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emithellemGitternetz"/>
        <w:tblpPr w:leftFromText="180" w:rightFromText="180" w:vertAnchor="text" w:horzAnchor="margin" w:tblpXSpec="right" w:tblpY="-2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828"/>
      </w:tblGrid>
      <w:tr w:rsidR="007E1D74" w:rsidRPr="00DF1940" w14:paraId="77ACD2BD" w14:textId="77777777" w:rsidTr="007E1D74">
        <w:trPr>
          <w:trHeight w:val="567"/>
        </w:trPr>
        <w:tc>
          <w:tcPr>
            <w:tcW w:w="3828" w:type="dxa"/>
          </w:tcPr>
          <w:p w14:paraId="6305FC4C" w14:textId="77777777" w:rsidR="007E1D74" w:rsidRPr="001A1B03" w:rsidRDefault="007E1D74" w:rsidP="007E1D74">
            <w:pPr>
              <w:pStyle w:val="StandardohneBlocksatz"/>
              <w:tabs>
                <w:tab w:val="left" w:pos="3261"/>
              </w:tabs>
            </w:pPr>
            <w:r>
              <w:t>Fachbereich Maschinenbau</w:t>
            </w:r>
          </w:p>
        </w:tc>
      </w:tr>
      <w:tr w:rsidR="007E1D74" w:rsidRPr="00DF1940" w14:paraId="5320E9C2" w14:textId="77777777" w:rsidTr="007E1D74">
        <w:trPr>
          <w:trHeight w:val="567"/>
        </w:trPr>
        <w:tc>
          <w:tcPr>
            <w:tcW w:w="3828" w:type="dxa"/>
          </w:tcPr>
          <w:p w14:paraId="3C1D826A" w14:textId="77777777" w:rsidR="007E1D74" w:rsidRDefault="007E1D74" w:rsidP="007E1D74">
            <w:pPr>
              <w:pStyle w:val="StandardohneBlocksatz"/>
              <w:tabs>
                <w:tab w:val="left" w:pos="3261"/>
              </w:tabs>
            </w:pPr>
            <w:r>
              <w:t>Institut für Produktionstechnik und Logistik</w:t>
            </w:r>
          </w:p>
        </w:tc>
      </w:tr>
    </w:tbl>
    <w:p w14:paraId="366524FB" w14:textId="245667B5" w:rsidR="00D67353" w:rsidRPr="00BA6CD2" w:rsidRDefault="007E1D74" w:rsidP="00BA6CD2">
      <w:r w:rsidRPr="00DF1940">
        <w:rPr>
          <w:noProof/>
        </w:rPr>
        <w:drawing>
          <wp:anchor distT="0" distB="0" distL="114300" distR="114300" simplePos="0" relativeHeight="251658240" behindDoc="0" locked="0" layoutInCell="1" allowOverlap="1" wp14:anchorId="4CFE9D26" wp14:editId="716DAE67">
            <wp:simplePos x="0" y="0"/>
            <wp:positionH relativeFrom="margin">
              <wp:align>left</wp:align>
            </wp:positionH>
            <wp:positionV relativeFrom="paragraph">
              <wp:posOffset>668020</wp:posOffset>
            </wp:positionV>
            <wp:extent cx="2852420" cy="1214755"/>
            <wp:effectExtent l="0" t="0" r="5080" b="4445"/>
            <wp:wrapTopAndBottom/>
            <wp:docPr id="2" name="Bild 2" descr="upp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upp_logo"/>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2420" cy="1214755"/>
                    </a:xfrm>
                    <a:prstGeom prst="rect">
                      <a:avLst/>
                    </a:prstGeom>
                    <a:noFill/>
                    <a:ln w="9525">
                      <a:noFill/>
                      <a:miter lim="800000"/>
                      <a:headEnd/>
                      <a:tailEnd/>
                    </a:ln>
                  </pic:spPr>
                </pic:pic>
              </a:graphicData>
            </a:graphic>
          </wp:anchor>
        </w:drawing>
      </w:r>
      <w:r w:rsidRPr="00DF1940">
        <w:rPr>
          <w:noProof/>
        </w:rPr>
        <w:drawing>
          <wp:anchor distT="0" distB="0" distL="114300" distR="114300" simplePos="0" relativeHeight="251659264" behindDoc="0" locked="0" layoutInCell="1" allowOverlap="1" wp14:anchorId="3D5ED549" wp14:editId="11A026CF">
            <wp:simplePos x="0" y="0"/>
            <wp:positionH relativeFrom="margin">
              <wp:posOffset>-635</wp:posOffset>
            </wp:positionH>
            <wp:positionV relativeFrom="paragraph">
              <wp:posOffset>0</wp:posOffset>
            </wp:positionV>
            <wp:extent cx="2809240" cy="542925"/>
            <wp:effectExtent l="0" t="0" r="0" b="9525"/>
            <wp:wrapTopAndBottom/>
            <wp:docPr id="1" name="Bild 1" descr="RGB_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1" descr="RGB_2c"/>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9240" cy="5429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27140195" w14:textId="77777777" w:rsidR="007E1D74" w:rsidRDefault="00885154" w:rsidP="00FC1EB3">
      <w:pPr>
        <w:spacing w:line="240" w:lineRule="auto"/>
        <w:contextualSpacing/>
        <w:rPr>
          <w:rFonts w:cs="CMU Sans Serif"/>
        </w:rPr>
      </w:pPr>
      <w:r w:rsidRPr="00DF1940">
        <w:rPr>
          <w:rFonts w:cs="CMU Sans Serif"/>
        </w:rPr>
        <w:t>Fach</w:t>
      </w:r>
      <w:r w:rsidR="001A1B03">
        <w:rPr>
          <w:rFonts w:cs="CMU Sans Serif"/>
        </w:rPr>
        <w:t>gebiet</w:t>
      </w:r>
    </w:p>
    <w:p w14:paraId="0206D6BA" w14:textId="4A68871B" w:rsidR="007E1D74" w:rsidRDefault="00885154" w:rsidP="00FC1EB3">
      <w:pPr>
        <w:spacing w:line="240" w:lineRule="auto"/>
        <w:contextualSpacing/>
        <w:rPr>
          <w:rFonts w:cs="CMU Sans Serif"/>
        </w:rPr>
      </w:pPr>
      <w:r w:rsidRPr="00DF1940">
        <w:rPr>
          <w:rFonts w:cs="CMU Sans Serif"/>
        </w:rPr>
        <w:t>Umweltgerechte Produkte und Prozesse</w:t>
      </w:r>
    </w:p>
    <w:p w14:paraId="086C243F" w14:textId="50687840" w:rsidR="00B94091" w:rsidRPr="00DF1940" w:rsidRDefault="007E1D74" w:rsidP="00FC1EB3">
      <w:pPr>
        <w:spacing w:line="240" w:lineRule="auto"/>
        <w:rPr>
          <w:rFonts w:cs="CMU Sans Serif"/>
        </w:rPr>
      </w:pPr>
      <w:r>
        <w:rPr>
          <w:rFonts w:cs="CMU Sans Serif"/>
        </w:rPr>
        <w:t>Prof. Dr.-Ing J. Hesselbach</w:t>
      </w:r>
    </w:p>
    <w:p w14:paraId="289026EC" w14:textId="77777777" w:rsidR="00E77191" w:rsidRPr="00DF1940" w:rsidRDefault="00E77191" w:rsidP="00885154">
      <w:pPr>
        <w:rPr>
          <w:rFonts w:cs="CMU Sans Serif"/>
        </w:rPr>
      </w:pPr>
    </w:p>
    <w:p w14:paraId="265E71A7" w14:textId="45BB0E2E" w:rsidR="007E1D74" w:rsidRPr="00736AB4" w:rsidRDefault="008974D9" w:rsidP="001A1B03">
      <w:pPr>
        <w:jc w:val="left"/>
        <w:rPr>
          <w:rFonts w:cs="CMU Sans Serif"/>
          <w:b/>
          <w:bCs/>
          <w:sz w:val="32"/>
          <w:szCs w:val="28"/>
        </w:rPr>
      </w:pPr>
      <w:r w:rsidRPr="00736AB4">
        <w:rPr>
          <w:rFonts w:cs="CMU Sans Serif"/>
          <w:b/>
          <w:bCs/>
          <w:sz w:val="32"/>
          <w:szCs w:val="28"/>
        </w:rPr>
        <w:t>Titel</w:t>
      </w:r>
    </w:p>
    <w:p w14:paraId="38478B82" w14:textId="319D2CC1" w:rsidR="00B94091" w:rsidRDefault="001A1B03" w:rsidP="007E1D74">
      <w:pPr>
        <w:spacing w:line="240" w:lineRule="auto"/>
        <w:jc w:val="left"/>
        <w:rPr>
          <w:rFonts w:cs="CMU Sans Serif"/>
          <w:b/>
          <w:bCs/>
          <w:sz w:val="28"/>
          <w:szCs w:val="24"/>
        </w:rPr>
      </w:pPr>
      <w:r>
        <w:rPr>
          <w:rFonts w:cs="CMU Sans Serif"/>
          <w:b/>
          <w:bCs/>
          <w:sz w:val="28"/>
          <w:szCs w:val="24"/>
        </w:rPr>
        <w:t>Master</w:t>
      </w:r>
      <w:r w:rsidR="00DB7BA3">
        <w:rPr>
          <w:rFonts w:cs="CMU Sans Serif"/>
          <w:b/>
          <w:bCs/>
          <w:sz w:val="28"/>
          <w:szCs w:val="24"/>
        </w:rPr>
        <w:t>/Bachelor</w:t>
      </w:r>
      <w:r>
        <w:rPr>
          <w:rFonts w:cs="CMU Sans Serif"/>
          <w:b/>
          <w:bCs/>
          <w:sz w:val="28"/>
          <w:szCs w:val="24"/>
        </w:rPr>
        <w:t>arbeit</w:t>
      </w:r>
    </w:p>
    <w:p w14:paraId="49FCAAC7" w14:textId="77777777" w:rsidR="001A1B03" w:rsidRPr="00DF1940" w:rsidRDefault="001A1B03" w:rsidP="007E1D74">
      <w:pPr>
        <w:spacing w:line="240" w:lineRule="auto"/>
        <w:jc w:val="left"/>
        <w:rPr>
          <w:rFonts w:cs="CMU Sans Serif"/>
          <w:b/>
          <w:bCs/>
          <w:sz w:val="28"/>
          <w:szCs w:val="24"/>
        </w:rPr>
      </w:pPr>
    </w:p>
    <w:p w14:paraId="7320B508" w14:textId="0CFC22FD" w:rsidR="00B94091" w:rsidRDefault="00B94091" w:rsidP="007E1D74">
      <w:pPr>
        <w:spacing w:line="240" w:lineRule="auto"/>
        <w:jc w:val="left"/>
        <w:rPr>
          <w:rFonts w:cs="CMU Sans Serif"/>
        </w:rPr>
      </w:pPr>
      <w:r w:rsidRPr="00DF1940">
        <w:rPr>
          <w:rFonts w:cs="CMU Sans Serif"/>
        </w:rPr>
        <w:t>zur Erlangung des akademischen Grades “Master</w:t>
      </w:r>
      <w:r w:rsidR="00DB7BA3">
        <w:rPr>
          <w:rFonts w:cs="CMU Sans Serif"/>
        </w:rPr>
        <w:t>/Bachelor</w:t>
      </w:r>
      <w:r w:rsidRPr="00DF1940">
        <w:rPr>
          <w:rFonts w:cs="CMU Sans Serif"/>
        </w:rPr>
        <w:t xml:space="preserve"> of Science”</w:t>
      </w:r>
    </w:p>
    <w:p w14:paraId="6A864D6E" w14:textId="77777777" w:rsidR="00FC1EB3" w:rsidRDefault="00FC1EB3" w:rsidP="007E1D74">
      <w:pPr>
        <w:spacing w:line="240" w:lineRule="auto"/>
        <w:jc w:val="left"/>
        <w:rPr>
          <w:rFonts w:cs="CMU Sans Serif"/>
        </w:rPr>
      </w:pPr>
    </w:p>
    <w:p w14:paraId="138A0806" w14:textId="06C147D8" w:rsidR="007E1D74" w:rsidRDefault="007E1D74" w:rsidP="007E1D74">
      <w:pPr>
        <w:spacing w:line="240" w:lineRule="auto"/>
        <w:jc w:val="left"/>
        <w:rPr>
          <w:rFonts w:cs="CMU Sans Serif"/>
        </w:rPr>
      </w:pPr>
      <w:r>
        <w:rPr>
          <w:rFonts w:cs="CMU Sans Serif"/>
        </w:rPr>
        <w:t>von</w:t>
      </w:r>
    </w:p>
    <w:p w14:paraId="3FEDECD4" w14:textId="77777777" w:rsidR="00FC1EB3" w:rsidRDefault="00FC1EB3" w:rsidP="007E1D74">
      <w:pPr>
        <w:spacing w:line="240" w:lineRule="auto"/>
        <w:jc w:val="left"/>
        <w:rPr>
          <w:rFonts w:cs="CMU Sans Serif"/>
        </w:rPr>
      </w:pPr>
    </w:p>
    <w:p w14:paraId="1F9851D0" w14:textId="261E34CA" w:rsidR="00B94091" w:rsidRPr="004E27EE" w:rsidRDefault="008974D9" w:rsidP="007E1D74">
      <w:pPr>
        <w:spacing w:line="240" w:lineRule="auto"/>
        <w:jc w:val="left"/>
        <w:rPr>
          <w:rFonts w:cs="CMU Sans Serif"/>
          <w:b/>
          <w:bCs/>
          <w:sz w:val="28"/>
          <w:szCs w:val="24"/>
        </w:rPr>
      </w:pPr>
      <w:r w:rsidRPr="004E27EE">
        <w:rPr>
          <w:rFonts w:cs="CMU Sans Serif"/>
          <w:b/>
          <w:sz w:val="28"/>
          <w:szCs w:val="24"/>
        </w:rPr>
        <w:t>Max Mustermann</w:t>
      </w:r>
    </w:p>
    <w:p w14:paraId="6F2C48CC" w14:textId="77777777" w:rsidR="001A1B03" w:rsidRPr="00DF1940" w:rsidRDefault="001A1B03" w:rsidP="007E1D74">
      <w:pPr>
        <w:spacing w:line="240" w:lineRule="auto"/>
        <w:jc w:val="left"/>
        <w:rPr>
          <w:rFonts w:cs="CMU Sans Serif"/>
          <w:b/>
          <w:bCs/>
          <w:sz w:val="28"/>
          <w:szCs w:val="24"/>
        </w:rPr>
      </w:pPr>
    </w:p>
    <w:p w14:paraId="48CD8D64" w14:textId="1C98F0BC" w:rsidR="00E77191" w:rsidRPr="008974D9" w:rsidRDefault="001A1B03" w:rsidP="007E1D74">
      <w:pPr>
        <w:spacing w:line="240" w:lineRule="auto"/>
        <w:jc w:val="left"/>
        <w:rPr>
          <w:rFonts w:cs="CMU Sans Serif"/>
          <w:b/>
          <w:bCs/>
          <w:color w:val="7F7F7F" w:themeColor="text1" w:themeTint="80"/>
          <w:sz w:val="28"/>
          <w:szCs w:val="24"/>
        </w:rPr>
        <w:sectPr w:rsidR="00E77191" w:rsidRPr="008974D9" w:rsidSect="00A37887">
          <w:headerReference w:type="even" r:id="rId10"/>
          <w:headerReference w:type="default" r:id="rId11"/>
          <w:footerReference w:type="even" r:id="rId12"/>
          <w:footerReference w:type="default" r:id="rId13"/>
          <w:headerReference w:type="first" r:id="rId14"/>
          <w:footerReference w:type="first" r:id="rId15"/>
          <w:pgSz w:w="11906" w:h="16838"/>
          <w:pgMar w:top="1814" w:right="1304" w:bottom="1418" w:left="1021" w:header="709" w:footer="709" w:gutter="1134"/>
          <w:cols w:space="708"/>
          <w:titlePg/>
          <w:docGrid w:linePitch="360"/>
        </w:sectPr>
      </w:pPr>
      <w:r w:rsidRPr="00AE5CF4">
        <w:rPr>
          <w:rFonts w:cs="CMU Sans Serif"/>
          <w:b/>
          <w:bCs/>
          <w:sz w:val="28"/>
          <w:szCs w:val="24"/>
        </w:rPr>
        <w:t xml:space="preserve">Kassel, den </w:t>
      </w:r>
      <w:r w:rsidR="008974D9" w:rsidRPr="004E27EE">
        <w:rPr>
          <w:rFonts w:cs="CMU Sans Serif"/>
          <w:b/>
          <w:bCs/>
          <w:sz w:val="28"/>
          <w:szCs w:val="24"/>
        </w:rPr>
        <w:t>TT.MM</w:t>
      </w:r>
      <w:r w:rsidR="00FE4DC4" w:rsidRPr="004E27EE">
        <w:rPr>
          <w:rFonts w:cs="CMU Sans Serif"/>
          <w:b/>
          <w:bCs/>
          <w:sz w:val="28"/>
          <w:szCs w:val="24"/>
        </w:rPr>
        <w:t>.JJJJ</w:t>
      </w:r>
    </w:p>
    <w:p w14:paraId="014FB5CA" w14:textId="77777777" w:rsidR="00E77191" w:rsidRPr="00DF1940" w:rsidRDefault="00E77191" w:rsidP="00E77191">
      <w:pPr>
        <w:pStyle w:val="berschriftOhneNummer"/>
        <w:numPr>
          <w:ilvl w:val="0"/>
          <w:numId w:val="0"/>
        </w:numPr>
        <w:rPr>
          <w:rFonts w:ascii="CMU Sans Serif" w:hAnsi="CMU Sans Serif" w:cs="CMU Sans Serif"/>
        </w:rPr>
      </w:pPr>
      <w:r w:rsidRPr="00DF1940">
        <w:rPr>
          <w:rFonts w:ascii="CMU Sans Serif" w:hAnsi="CMU Sans Serif" w:cs="CMU Sans Serif"/>
          <w:noProof/>
        </w:rPr>
        <w:lastRenderedPageBreak/>
        <w:drawing>
          <wp:inline distT="0" distB="0" distL="0" distR="0" wp14:anchorId="657ECC7F" wp14:editId="4C7819C6">
            <wp:extent cx="2402205" cy="464185"/>
            <wp:effectExtent l="19050" t="0" r="0" b="0"/>
            <wp:docPr id="4" name="Bild 3" descr="RGB_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GB_2c"/>
                    <pic:cNvPicPr>
                      <a:picLocks noChangeAspect="1" noChangeArrowheads="1"/>
                    </pic:cNvPicPr>
                  </pic:nvPicPr>
                  <pic:blipFill>
                    <a:blip r:embed="rId9" cstate="print"/>
                    <a:srcRect/>
                    <a:stretch>
                      <a:fillRect/>
                    </a:stretch>
                  </pic:blipFill>
                  <pic:spPr bwMode="auto">
                    <a:xfrm>
                      <a:off x="0" y="0"/>
                      <a:ext cx="2402205" cy="464185"/>
                    </a:xfrm>
                    <a:prstGeom prst="rect">
                      <a:avLst/>
                    </a:prstGeom>
                    <a:noFill/>
                    <a:ln w="9525">
                      <a:noFill/>
                      <a:miter lim="800000"/>
                      <a:headEnd/>
                      <a:tailEnd/>
                    </a:ln>
                  </pic:spPr>
                </pic:pic>
              </a:graphicData>
            </a:graphic>
          </wp:inline>
        </w:drawing>
      </w:r>
    </w:p>
    <w:p w14:paraId="69FDAC85" w14:textId="77777777" w:rsidR="00E77191" w:rsidRPr="00DF1940" w:rsidRDefault="00E77191" w:rsidP="00E77191">
      <w:pPr>
        <w:rPr>
          <w:rFonts w:cs="CMU Sans Serif"/>
        </w:rPr>
      </w:pPr>
    </w:p>
    <w:p w14:paraId="43D0559D" w14:textId="77777777" w:rsidR="00E77191" w:rsidRPr="00DF1940" w:rsidRDefault="00E77191" w:rsidP="00E77191">
      <w:pPr>
        <w:rPr>
          <w:rFonts w:cs="CMU Sans Serif"/>
        </w:rPr>
      </w:pPr>
    </w:p>
    <w:p w14:paraId="21973F64" w14:textId="77777777" w:rsidR="00DB7BA3" w:rsidRDefault="00DB7BA3" w:rsidP="007A7F69">
      <w:pPr>
        <w:spacing w:line="276" w:lineRule="auto"/>
        <w:jc w:val="left"/>
        <w:rPr>
          <w:rFonts w:cs="CMU Sans Serif"/>
        </w:rPr>
      </w:pPr>
    </w:p>
    <w:p w14:paraId="5851C504" w14:textId="6A2B7906" w:rsidR="00E77191" w:rsidRPr="007A7F69" w:rsidRDefault="007A7F69" w:rsidP="007A7F69">
      <w:pPr>
        <w:spacing w:line="276" w:lineRule="auto"/>
        <w:jc w:val="left"/>
        <w:rPr>
          <w:rFonts w:eastAsia="Times New Roman" w:cs="CMU Sans Serif"/>
          <w:b/>
          <w:kern w:val="28"/>
          <w:sz w:val="32"/>
          <w:szCs w:val="24"/>
          <w:lang w:eastAsia="de-DE"/>
        </w:rPr>
      </w:pPr>
      <w:r w:rsidRPr="007A7F69">
        <w:rPr>
          <w:rFonts w:eastAsia="Times New Roman" w:cs="CMU Sans Serif"/>
          <w:b/>
          <w:kern w:val="28"/>
          <w:sz w:val="32"/>
          <w:szCs w:val="24"/>
          <w:lang w:eastAsia="de-DE"/>
        </w:rPr>
        <w:t>Master</w:t>
      </w:r>
      <w:r w:rsidR="00DB7BA3">
        <w:rPr>
          <w:rFonts w:eastAsia="Times New Roman" w:cs="CMU Sans Serif"/>
          <w:b/>
          <w:kern w:val="28"/>
          <w:sz w:val="32"/>
          <w:szCs w:val="24"/>
          <w:lang w:eastAsia="de-DE"/>
        </w:rPr>
        <w:t>/Bachelor</w:t>
      </w:r>
      <w:r w:rsidRPr="007A7F69">
        <w:rPr>
          <w:rFonts w:eastAsia="Times New Roman" w:cs="CMU Sans Serif"/>
          <w:b/>
          <w:kern w:val="28"/>
          <w:sz w:val="32"/>
          <w:szCs w:val="24"/>
          <w:lang w:eastAsia="de-DE"/>
        </w:rPr>
        <w:t>arbeit</w:t>
      </w:r>
    </w:p>
    <w:p w14:paraId="6D9C0AB1" w14:textId="77777777" w:rsidR="00E77191" w:rsidRPr="00DF1940" w:rsidRDefault="00E77191" w:rsidP="00E77191">
      <w:pPr>
        <w:rPr>
          <w:rFonts w:cs="CMU Sans Serif"/>
        </w:rPr>
      </w:pPr>
    </w:p>
    <w:p w14:paraId="165310D4" w14:textId="77777777" w:rsidR="00E77191" w:rsidRPr="00DF1940" w:rsidRDefault="00E77191" w:rsidP="00E77191">
      <w:pPr>
        <w:rPr>
          <w:rFonts w:cs="CMU Sans Serif"/>
        </w:rPr>
      </w:pPr>
    </w:p>
    <w:p w14:paraId="0BB9577B" w14:textId="77777777" w:rsidR="00E77191" w:rsidRPr="00DF1940" w:rsidRDefault="00E77191" w:rsidP="00E77191">
      <w:pPr>
        <w:rPr>
          <w:rFonts w:cs="CMU Sans Serif"/>
        </w:rPr>
      </w:pPr>
    </w:p>
    <w:p w14:paraId="0224626E" w14:textId="7135FEBD" w:rsidR="00D67353" w:rsidRPr="004E27EE" w:rsidRDefault="008974D9" w:rsidP="00FC1EB3">
      <w:pPr>
        <w:spacing w:line="276" w:lineRule="auto"/>
        <w:jc w:val="left"/>
        <w:rPr>
          <w:rFonts w:cs="CMU Sans Serif"/>
          <w:sz w:val="24"/>
          <w:szCs w:val="24"/>
        </w:rPr>
      </w:pPr>
      <w:r w:rsidRPr="004E27EE">
        <w:rPr>
          <w:rFonts w:eastAsia="Times New Roman" w:cs="CMU Sans Serif"/>
          <w:b/>
          <w:kern w:val="28"/>
          <w:sz w:val="32"/>
          <w:szCs w:val="24"/>
          <w:lang w:eastAsia="de-DE"/>
        </w:rPr>
        <w:t>Titel</w:t>
      </w:r>
    </w:p>
    <w:p w14:paraId="0B2B715E" w14:textId="77777777" w:rsidR="00E77191" w:rsidRPr="00DF1940" w:rsidRDefault="00E77191" w:rsidP="00E77191">
      <w:pPr>
        <w:pStyle w:val="StandardohneBlocksatz"/>
        <w:tabs>
          <w:tab w:val="left" w:pos="3261"/>
        </w:tabs>
        <w:rPr>
          <w:rFonts w:ascii="CMU Sans Serif" w:hAnsi="CMU Sans Serif" w:cs="CMU Sans Serif"/>
        </w:rPr>
      </w:pPr>
    </w:p>
    <w:p w14:paraId="395755F8" w14:textId="6689DEF0" w:rsidR="00E77191" w:rsidRPr="00DF1940" w:rsidRDefault="00E77191" w:rsidP="00E77191">
      <w:pPr>
        <w:rPr>
          <w:rFonts w:cs="CMU Sans Serif"/>
          <w:b/>
          <w:bCs/>
          <w:sz w:val="28"/>
          <w:szCs w:val="24"/>
        </w:rPr>
      </w:pPr>
    </w:p>
    <w:tbl>
      <w:tblPr>
        <w:tblStyle w:val="TabellemithellemGitternetz"/>
        <w:tblpPr w:leftFromText="180" w:rightFromText="180" w:vertAnchor="text" w:horzAnchor="margin" w:tblpXSpec="right" w:tblpY="4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101"/>
      </w:tblGrid>
      <w:tr w:rsidR="00BE21ED" w:rsidRPr="00DF1940" w14:paraId="5D728867" w14:textId="77777777" w:rsidTr="00BE21ED">
        <w:tc>
          <w:tcPr>
            <w:tcW w:w="2263" w:type="dxa"/>
          </w:tcPr>
          <w:p w14:paraId="6D08B21E" w14:textId="77777777" w:rsidR="00BE21ED" w:rsidRPr="001A1B03" w:rsidRDefault="00BE21ED" w:rsidP="00BE21ED">
            <w:pPr>
              <w:pStyle w:val="StandardohneBlocksatz"/>
              <w:tabs>
                <w:tab w:val="left" w:pos="3261"/>
              </w:tabs>
              <w:spacing w:before="0"/>
            </w:pPr>
            <w:r w:rsidRPr="001A1B03">
              <w:t>Angefertigt von:</w:t>
            </w:r>
          </w:p>
        </w:tc>
        <w:tc>
          <w:tcPr>
            <w:tcW w:w="6101" w:type="dxa"/>
          </w:tcPr>
          <w:p w14:paraId="01A621FD" w14:textId="614FB912" w:rsidR="00BE21ED" w:rsidRPr="004E27EE" w:rsidRDefault="008974D9" w:rsidP="00BE21ED">
            <w:pPr>
              <w:pStyle w:val="StandardohneBlocksatz"/>
              <w:tabs>
                <w:tab w:val="left" w:pos="3261"/>
              </w:tabs>
              <w:spacing w:before="0"/>
            </w:pPr>
            <w:r w:rsidRPr="004E27EE">
              <w:t>Max Mustermann</w:t>
            </w:r>
          </w:p>
        </w:tc>
      </w:tr>
      <w:tr w:rsidR="00BE21ED" w:rsidRPr="00DF1940" w14:paraId="7FCD3314" w14:textId="77777777" w:rsidTr="00BE21ED">
        <w:tc>
          <w:tcPr>
            <w:tcW w:w="2263" w:type="dxa"/>
          </w:tcPr>
          <w:p w14:paraId="0DE7B8AE" w14:textId="77777777" w:rsidR="00BE21ED" w:rsidRPr="001A1B03" w:rsidRDefault="00BE21ED" w:rsidP="00BE21ED">
            <w:pPr>
              <w:pStyle w:val="StandardohneBlocksatz"/>
              <w:tabs>
                <w:tab w:val="left" w:pos="3261"/>
              </w:tabs>
              <w:spacing w:before="0"/>
            </w:pPr>
            <w:r w:rsidRPr="001A1B03">
              <w:t>Matrikelnummer:</w:t>
            </w:r>
          </w:p>
        </w:tc>
        <w:tc>
          <w:tcPr>
            <w:tcW w:w="6101" w:type="dxa"/>
          </w:tcPr>
          <w:p w14:paraId="0DA4A150" w14:textId="4153381E" w:rsidR="00BE21ED" w:rsidRPr="004E27EE" w:rsidRDefault="00DB7BA3" w:rsidP="00BE21ED">
            <w:pPr>
              <w:pStyle w:val="StandardohneBlocksatz"/>
              <w:tabs>
                <w:tab w:val="left" w:pos="3261"/>
              </w:tabs>
              <w:spacing w:before="0"/>
            </w:pPr>
            <w:r w:rsidRPr="004E27EE">
              <w:t>1234567</w:t>
            </w:r>
          </w:p>
        </w:tc>
      </w:tr>
      <w:tr w:rsidR="00BE21ED" w:rsidRPr="00DF1940" w14:paraId="15901E61" w14:textId="77777777" w:rsidTr="00BE21ED">
        <w:tc>
          <w:tcPr>
            <w:tcW w:w="2263" w:type="dxa"/>
          </w:tcPr>
          <w:p w14:paraId="7E2D8F3B" w14:textId="77777777" w:rsidR="00BE21ED" w:rsidRPr="001A1B03" w:rsidRDefault="00BE21ED" w:rsidP="00BE21ED">
            <w:pPr>
              <w:pStyle w:val="StandardohneBlocksatz"/>
              <w:tabs>
                <w:tab w:val="left" w:pos="3261"/>
              </w:tabs>
              <w:spacing w:before="0"/>
            </w:pPr>
            <w:r>
              <w:t>Studiengang</w:t>
            </w:r>
          </w:p>
        </w:tc>
        <w:tc>
          <w:tcPr>
            <w:tcW w:w="6101" w:type="dxa"/>
          </w:tcPr>
          <w:p w14:paraId="34DCCC23" w14:textId="3F56B381" w:rsidR="00BE21ED" w:rsidRPr="008974D9" w:rsidRDefault="008974D9" w:rsidP="00BE21ED">
            <w:pPr>
              <w:pStyle w:val="StandardohneBlocksatz"/>
              <w:tabs>
                <w:tab w:val="left" w:pos="3261"/>
              </w:tabs>
              <w:spacing w:before="0"/>
              <w:rPr>
                <w:color w:val="7F7F7F" w:themeColor="text1" w:themeTint="80"/>
              </w:rPr>
            </w:pPr>
            <w:r>
              <w:rPr>
                <w:color w:val="7F7F7F" w:themeColor="text1" w:themeTint="80"/>
              </w:rPr>
              <w:t>…</w:t>
            </w:r>
          </w:p>
        </w:tc>
      </w:tr>
      <w:tr w:rsidR="00BE21ED" w:rsidRPr="00DF1940" w14:paraId="13DA765C" w14:textId="77777777" w:rsidTr="00BE21ED">
        <w:tc>
          <w:tcPr>
            <w:tcW w:w="2263" w:type="dxa"/>
          </w:tcPr>
          <w:p w14:paraId="54EA238A" w14:textId="77777777" w:rsidR="00BE21ED" w:rsidRPr="001A1B03" w:rsidRDefault="00BE21ED" w:rsidP="00BE21ED">
            <w:pPr>
              <w:pStyle w:val="StandardohneBlocksatz"/>
              <w:tabs>
                <w:tab w:val="left" w:pos="3261"/>
              </w:tabs>
              <w:spacing w:before="0"/>
            </w:pPr>
            <w:r>
              <w:t>Fachbereich:</w:t>
            </w:r>
          </w:p>
        </w:tc>
        <w:tc>
          <w:tcPr>
            <w:tcW w:w="6101" w:type="dxa"/>
          </w:tcPr>
          <w:p w14:paraId="356236BB" w14:textId="434002EA" w:rsidR="00BE21ED" w:rsidRPr="008974D9" w:rsidRDefault="008974D9" w:rsidP="00BE21ED">
            <w:pPr>
              <w:pStyle w:val="StandardohneBlocksatz"/>
              <w:tabs>
                <w:tab w:val="left" w:pos="3261"/>
              </w:tabs>
              <w:spacing w:before="0"/>
              <w:rPr>
                <w:color w:val="7F7F7F" w:themeColor="text1" w:themeTint="80"/>
              </w:rPr>
            </w:pPr>
            <w:r>
              <w:rPr>
                <w:color w:val="7F7F7F" w:themeColor="text1" w:themeTint="80"/>
              </w:rPr>
              <w:t>…</w:t>
            </w:r>
          </w:p>
        </w:tc>
      </w:tr>
      <w:tr w:rsidR="00BE21ED" w:rsidRPr="00DF1940" w14:paraId="17635C65" w14:textId="77777777" w:rsidTr="00BE21ED">
        <w:tc>
          <w:tcPr>
            <w:tcW w:w="2263" w:type="dxa"/>
          </w:tcPr>
          <w:p w14:paraId="3EFB5368" w14:textId="77777777" w:rsidR="00BE21ED" w:rsidRPr="001A1B03" w:rsidRDefault="00BE21ED" w:rsidP="00BE21ED">
            <w:pPr>
              <w:pStyle w:val="StandardohneBlocksatz"/>
              <w:tabs>
                <w:tab w:val="left" w:pos="3261"/>
              </w:tabs>
              <w:spacing w:before="0"/>
            </w:pPr>
            <w:r w:rsidRPr="001A1B03">
              <w:t>Betreuer:</w:t>
            </w:r>
          </w:p>
        </w:tc>
        <w:tc>
          <w:tcPr>
            <w:tcW w:w="6101" w:type="dxa"/>
          </w:tcPr>
          <w:p w14:paraId="4ABB8829" w14:textId="77777777" w:rsidR="00BE21ED" w:rsidRPr="001A1B03" w:rsidRDefault="00BE21ED" w:rsidP="00BE21ED">
            <w:pPr>
              <w:pStyle w:val="StandardohneBlocksatz"/>
              <w:tabs>
                <w:tab w:val="left" w:pos="3261"/>
              </w:tabs>
              <w:spacing w:before="0"/>
            </w:pPr>
            <w:r w:rsidRPr="001A1B03">
              <w:t>Prof. Dr.-Ing. Jens Hesselbach</w:t>
            </w:r>
          </w:p>
        </w:tc>
      </w:tr>
      <w:tr w:rsidR="00BE21ED" w:rsidRPr="00AC06C8" w14:paraId="2931E14B" w14:textId="77777777" w:rsidTr="00BE21ED">
        <w:trPr>
          <w:trHeight w:val="70"/>
        </w:trPr>
        <w:tc>
          <w:tcPr>
            <w:tcW w:w="2263" w:type="dxa"/>
          </w:tcPr>
          <w:p w14:paraId="59DC5DD0" w14:textId="77777777" w:rsidR="00BE21ED" w:rsidRPr="001A1B03" w:rsidRDefault="00BE21ED" w:rsidP="00BE21ED">
            <w:pPr>
              <w:pStyle w:val="StandardohneBlocksatz"/>
              <w:tabs>
                <w:tab w:val="left" w:pos="3261"/>
              </w:tabs>
              <w:spacing w:before="0"/>
            </w:pPr>
            <w:r w:rsidRPr="001A1B03">
              <w:t>Zweitbetreuer:</w:t>
            </w:r>
          </w:p>
        </w:tc>
        <w:tc>
          <w:tcPr>
            <w:tcW w:w="6101" w:type="dxa"/>
          </w:tcPr>
          <w:p w14:paraId="7607ED92" w14:textId="33596079" w:rsidR="00BE21ED" w:rsidRPr="008974D9" w:rsidRDefault="008974D9" w:rsidP="00BE21ED">
            <w:pPr>
              <w:pStyle w:val="StandardohneBlocksatz"/>
              <w:tabs>
                <w:tab w:val="left" w:pos="3261"/>
              </w:tabs>
              <w:spacing w:before="0"/>
              <w:rPr>
                <w:color w:val="7F7F7F" w:themeColor="text1" w:themeTint="80"/>
                <w:lang w:val="nl-NL"/>
              </w:rPr>
            </w:pPr>
            <w:r>
              <w:rPr>
                <w:color w:val="7F7F7F" w:themeColor="text1" w:themeTint="80"/>
                <w:lang w:val="nl-NL"/>
              </w:rPr>
              <w:t>…</w:t>
            </w:r>
          </w:p>
        </w:tc>
      </w:tr>
    </w:tbl>
    <w:p w14:paraId="38A181D4" w14:textId="26FE671A" w:rsidR="00E77191" w:rsidRPr="00C23C09" w:rsidRDefault="00E77191" w:rsidP="00E77191">
      <w:pPr>
        <w:rPr>
          <w:rFonts w:cs="CMU Sans Serif"/>
          <w:b/>
          <w:bCs/>
          <w:sz w:val="28"/>
          <w:szCs w:val="24"/>
          <w:lang w:val="nl-NL"/>
        </w:rPr>
      </w:pPr>
    </w:p>
    <w:p w14:paraId="3FA3FB56" w14:textId="77777777" w:rsidR="005F0780" w:rsidRPr="00C23C09" w:rsidRDefault="005F0780" w:rsidP="00E77191">
      <w:pPr>
        <w:rPr>
          <w:rFonts w:cs="CMU Sans Serif"/>
          <w:b/>
          <w:bCs/>
          <w:lang w:val="nl-NL"/>
        </w:rPr>
        <w:sectPr w:rsidR="005F0780" w:rsidRPr="00C23C09" w:rsidSect="003D7ABD">
          <w:pgSz w:w="11906" w:h="16838"/>
          <w:pgMar w:top="1814" w:right="1304" w:bottom="1418" w:left="1021" w:header="709" w:footer="709" w:gutter="1134"/>
          <w:pgNumType w:fmt="upperRoman" w:start="1"/>
          <w:cols w:space="708"/>
          <w:docGrid w:linePitch="360"/>
        </w:sectPr>
      </w:pPr>
    </w:p>
    <w:p w14:paraId="22B48217" w14:textId="77777777" w:rsidR="00C3002D" w:rsidRPr="00956B42" w:rsidRDefault="00C3002D" w:rsidP="00C3002D">
      <w:pPr>
        <w:pStyle w:val="StandardohneBlocksatz"/>
        <w:rPr>
          <w:rFonts w:ascii="Arial" w:hAnsi="Arial" w:cs="Arial"/>
        </w:rPr>
      </w:pPr>
      <w:r w:rsidRPr="00956B42">
        <w:rPr>
          <w:rFonts w:ascii="Arial" w:hAnsi="Arial" w:cs="Arial"/>
          <w:noProof/>
        </w:rPr>
        <w:lastRenderedPageBreak/>
        <w:drawing>
          <wp:inline distT="0" distB="0" distL="0" distR="0" wp14:anchorId="063105D3" wp14:editId="21B91A4A">
            <wp:extent cx="2397125" cy="471170"/>
            <wp:effectExtent l="0" t="0" r="3175" b="5080"/>
            <wp:docPr id="9" name="Bild 4" descr="RGB_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GB_2c"/>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97125" cy="471170"/>
                    </a:xfrm>
                    <a:prstGeom prst="rect">
                      <a:avLst/>
                    </a:prstGeom>
                    <a:noFill/>
                    <a:ln>
                      <a:noFill/>
                    </a:ln>
                  </pic:spPr>
                </pic:pic>
              </a:graphicData>
            </a:graphic>
          </wp:inline>
        </w:drawing>
      </w:r>
    </w:p>
    <w:p w14:paraId="01EF6AA0" w14:textId="77777777" w:rsidR="00C3002D" w:rsidRPr="00956B42" w:rsidRDefault="00C3002D" w:rsidP="00361BB0"/>
    <w:p w14:paraId="450D9C5F" w14:textId="2560AE66" w:rsidR="00C3002D" w:rsidRPr="00F36D5E" w:rsidRDefault="00C3002D" w:rsidP="00F36D5E">
      <w:pPr>
        <w:pStyle w:val="KopfzeileText"/>
        <w:rPr>
          <w:sz w:val="36"/>
          <w:szCs w:val="32"/>
        </w:rPr>
      </w:pPr>
      <w:bookmarkStart w:id="0" w:name="_Toc448395618"/>
      <w:bookmarkStart w:id="1" w:name="_Toc448395682"/>
      <w:r w:rsidRPr="00F36D5E">
        <w:rPr>
          <w:sz w:val="36"/>
          <w:szCs w:val="32"/>
        </w:rPr>
        <w:t>Vereinbarung</w:t>
      </w:r>
      <w:bookmarkEnd w:id="0"/>
      <w:bookmarkEnd w:id="1"/>
    </w:p>
    <w:p w14:paraId="3634B6F6" w14:textId="3B6060B2" w:rsidR="00C3002D" w:rsidRPr="00C3002D" w:rsidRDefault="00C3002D" w:rsidP="00C3002D">
      <w:pPr>
        <w:pStyle w:val="StandardohneBlocksatz"/>
      </w:pPr>
      <w:r w:rsidRPr="00C3002D">
        <w:t>zwischen Herrn</w:t>
      </w:r>
      <w:r>
        <w:t xml:space="preserve"> </w:t>
      </w:r>
      <w:r w:rsidR="00947410">
        <w:t>Max Mustermann</w:t>
      </w:r>
      <w:r w:rsidRPr="00C3002D">
        <w:t>,</w:t>
      </w:r>
      <w:r w:rsidRPr="00C3002D">
        <w:tab/>
      </w:r>
      <w:r w:rsidR="00361BB0">
        <w:tab/>
      </w:r>
      <w:r w:rsidRPr="00C3002D">
        <w:t xml:space="preserve">geb. am </w:t>
      </w:r>
      <w:r w:rsidRPr="00C3002D">
        <w:tab/>
      </w:r>
      <w:r w:rsidR="00947410">
        <w:t>01</w:t>
      </w:r>
      <w:r w:rsidRPr="00C3002D">
        <w:t>.01.</w:t>
      </w:r>
      <w:r w:rsidR="00947410">
        <w:t>1999</w:t>
      </w:r>
    </w:p>
    <w:p w14:paraId="1F5BDC07" w14:textId="6B1EE7E4" w:rsidR="00C3002D" w:rsidRPr="00C3002D" w:rsidRDefault="00C3002D" w:rsidP="00C3002D">
      <w:pPr>
        <w:pStyle w:val="StandardohneBlocksatz"/>
      </w:pPr>
      <w:r w:rsidRPr="00C3002D">
        <w:tab/>
      </w:r>
      <w:r w:rsidR="00361BB0">
        <w:tab/>
      </w:r>
      <w:r w:rsidR="00361BB0">
        <w:tab/>
      </w:r>
      <w:r w:rsidR="00361BB0">
        <w:tab/>
      </w:r>
      <w:r w:rsidR="00361BB0">
        <w:tab/>
      </w:r>
      <w:r w:rsidR="00361BB0">
        <w:tab/>
      </w:r>
      <w:r w:rsidR="00361BB0">
        <w:tab/>
      </w:r>
      <w:r w:rsidRPr="00C3002D">
        <w:t xml:space="preserve">Matr.-Nr. </w:t>
      </w:r>
      <w:r w:rsidRPr="00C3002D">
        <w:tab/>
      </w:r>
      <w:r w:rsidR="00947410">
        <w:t>1234567</w:t>
      </w:r>
    </w:p>
    <w:p w14:paraId="2214B829" w14:textId="32ADC833" w:rsidR="00C3002D" w:rsidRPr="00C3002D" w:rsidRDefault="00C3002D" w:rsidP="00C3002D">
      <w:pPr>
        <w:pStyle w:val="StandardohneBlocksatz"/>
      </w:pPr>
      <w:r w:rsidRPr="00C3002D">
        <w:t>und dem</w:t>
      </w:r>
      <w:r>
        <w:t xml:space="preserve"> </w:t>
      </w:r>
      <w:r w:rsidR="00361BB0">
        <w:tab/>
      </w:r>
      <w:r w:rsidR="00361BB0">
        <w:tab/>
      </w:r>
      <w:r w:rsidRPr="00C3002D">
        <w:t>Institut für Produktionstechnik und Logistik</w:t>
      </w:r>
    </w:p>
    <w:p w14:paraId="0FE9B88A" w14:textId="3D1CA275" w:rsidR="00C3002D" w:rsidRPr="00C3002D" w:rsidRDefault="00C3002D" w:rsidP="00C3002D">
      <w:pPr>
        <w:pStyle w:val="StandardohneBlocksatz"/>
      </w:pPr>
      <w:r w:rsidRPr="00C3002D">
        <w:tab/>
      </w:r>
      <w:r w:rsidR="00361BB0">
        <w:tab/>
      </w:r>
      <w:r w:rsidR="00361BB0">
        <w:tab/>
      </w:r>
      <w:r w:rsidRPr="00C3002D">
        <w:t>Fachgebiet Umweltgerechte Produkte und Prozesse</w:t>
      </w:r>
    </w:p>
    <w:p w14:paraId="14595017" w14:textId="0E913AFF" w:rsidR="00C3002D" w:rsidRDefault="00C3002D" w:rsidP="00C3002D">
      <w:pPr>
        <w:pStyle w:val="StandardohneBlocksatz"/>
      </w:pPr>
      <w:r w:rsidRPr="00C3002D">
        <w:tab/>
      </w:r>
      <w:r w:rsidR="00361BB0">
        <w:tab/>
      </w:r>
      <w:r w:rsidR="00361BB0">
        <w:tab/>
      </w:r>
      <w:r w:rsidRPr="00C3002D">
        <w:t>Prof. Dr.-Ing. Jens Hesselbach</w:t>
      </w:r>
    </w:p>
    <w:p w14:paraId="646D2DDC" w14:textId="77777777" w:rsidR="00361BB0" w:rsidRPr="00C3002D" w:rsidRDefault="00361BB0" w:rsidP="00C3002D">
      <w:pPr>
        <w:pStyle w:val="StandardohneBlocksatz"/>
      </w:pPr>
    </w:p>
    <w:p w14:paraId="4162408C" w14:textId="7A0C4BA6" w:rsidR="00C3002D" w:rsidRDefault="00C3002D" w:rsidP="00C3002D">
      <w:pPr>
        <w:pStyle w:val="StandardohneBlocksatz"/>
      </w:pPr>
      <w:r w:rsidRPr="00C3002D">
        <w:t>wird folgende Vereinbarung getroffen:</w:t>
      </w:r>
    </w:p>
    <w:p w14:paraId="44BF27F9" w14:textId="77777777" w:rsidR="00361BB0" w:rsidRPr="00C3002D" w:rsidRDefault="00361BB0" w:rsidP="00C3002D">
      <w:pPr>
        <w:pStyle w:val="StandardohneBlocksatz"/>
      </w:pPr>
    </w:p>
    <w:p w14:paraId="71530B8E" w14:textId="01004D84" w:rsidR="00C3002D" w:rsidRPr="00C3002D" w:rsidRDefault="00C3002D" w:rsidP="00361BB0">
      <w:pPr>
        <w:pStyle w:val="StandardohneBlocksatz"/>
        <w:jc w:val="both"/>
      </w:pPr>
      <w:r w:rsidRPr="00272248">
        <w:rPr>
          <w:bCs w:val="0"/>
        </w:rPr>
        <w:t>Herr Engel</w:t>
      </w:r>
      <w:r w:rsidRPr="00C3002D">
        <w:rPr>
          <w:b/>
        </w:rPr>
        <w:t xml:space="preserve"> </w:t>
      </w:r>
      <w:r w:rsidRPr="00C3002D">
        <w:t xml:space="preserve">ist zum Thema </w:t>
      </w:r>
      <w:r w:rsidRPr="00361BB0">
        <w:rPr>
          <w:bCs w:val="0"/>
        </w:rPr>
        <w:t>„</w:t>
      </w:r>
      <w:r w:rsidR="00361BB0" w:rsidRPr="004E27EE">
        <w:rPr>
          <w:bCs w:val="0"/>
          <w:i/>
          <w:iCs/>
        </w:rPr>
        <w:t>Entwicklung von Transformationsstrategien zur Treibhausgasminderung in industriellen</w:t>
      </w:r>
      <w:r w:rsidRPr="004E27EE">
        <w:rPr>
          <w:bCs w:val="0"/>
        </w:rPr>
        <w:t xml:space="preserve">“ </w:t>
      </w:r>
      <w:r w:rsidRPr="00C3002D">
        <w:t xml:space="preserve">im Rahmen </w:t>
      </w:r>
      <w:r w:rsidRPr="00361BB0">
        <w:rPr>
          <w:bCs w:val="0"/>
        </w:rPr>
        <w:t>seiner</w:t>
      </w:r>
      <w:r w:rsidRPr="00C3002D">
        <w:t xml:space="preserve"> </w:t>
      </w:r>
      <w:r w:rsidR="00AF455A">
        <w:t>Masterarbeit</w:t>
      </w:r>
      <w:r w:rsidRPr="00C3002D">
        <w:t xml:space="preserve"> am IPL tätig.</w:t>
      </w:r>
    </w:p>
    <w:p w14:paraId="19EF387B" w14:textId="77777777" w:rsidR="00C3002D" w:rsidRPr="00956B42" w:rsidRDefault="00C3002D" w:rsidP="00C3002D">
      <w:pPr>
        <w:pStyle w:val="StandardohneBlocksatz"/>
        <w:rPr>
          <w:rFonts w:ascii="Arial" w:hAnsi="Arial" w:cs="Arial"/>
        </w:rPr>
      </w:pPr>
    </w:p>
    <w:p w14:paraId="09567DC2" w14:textId="3D717A0E" w:rsidR="00C3002D" w:rsidRPr="003D1B04" w:rsidRDefault="00C3002D" w:rsidP="00C3002D">
      <w:pPr>
        <w:pStyle w:val="Listenabsatz"/>
        <w:numPr>
          <w:ilvl w:val="0"/>
          <w:numId w:val="35"/>
        </w:numPr>
        <w:spacing w:after="0" w:line="240" w:lineRule="auto"/>
      </w:pPr>
      <w:r w:rsidRPr="003D1B04">
        <w:rPr>
          <w:bCs/>
        </w:rPr>
        <w:t>Der Student</w:t>
      </w:r>
      <w:r w:rsidRPr="003D1B04">
        <w:t xml:space="preserve"> verpflichtet sich, gegenüber Dritten Stillschweigen über wissenschaftliche Ergebnisse und Betriebsgeheimnisse zu bewahren.</w:t>
      </w:r>
    </w:p>
    <w:p w14:paraId="5623425C" w14:textId="77777777" w:rsidR="00C3002D" w:rsidRPr="003D1B04" w:rsidRDefault="00C3002D" w:rsidP="00C3002D">
      <w:pPr>
        <w:pStyle w:val="Listenabsatz"/>
        <w:numPr>
          <w:ilvl w:val="0"/>
          <w:numId w:val="35"/>
        </w:numPr>
        <w:spacing w:after="0" w:line="240" w:lineRule="auto"/>
      </w:pPr>
      <w:r w:rsidRPr="003D1B04">
        <w:t>Alle an der Hochschule überlassenen Unterlagen sind nach Abschluss der Untersuchungen inklusive aller Kopien unverzüglich an den Betreuer vom IPL zurückzugeben.</w:t>
      </w:r>
    </w:p>
    <w:p w14:paraId="21B596D2" w14:textId="77777777" w:rsidR="00C3002D" w:rsidRPr="003D1B04" w:rsidRDefault="00C3002D" w:rsidP="00C3002D">
      <w:pPr>
        <w:pStyle w:val="Listenabsatz"/>
        <w:numPr>
          <w:ilvl w:val="0"/>
          <w:numId w:val="35"/>
        </w:numPr>
        <w:spacing w:after="0" w:line="240" w:lineRule="auto"/>
      </w:pPr>
      <w:r w:rsidRPr="003D1B04">
        <w:t>Die Unterlagen sind in jedem Fall vor dem Zugriff unbefugter Personen zu schützen. Eine Überlassung an Dritte – auch auszugsweise – ist nicht erlaubt.</w:t>
      </w:r>
    </w:p>
    <w:p w14:paraId="4E67B022" w14:textId="77777777" w:rsidR="00C3002D" w:rsidRPr="003D1B04" w:rsidRDefault="00C3002D" w:rsidP="00C3002D">
      <w:pPr>
        <w:pStyle w:val="Listenabsatz"/>
        <w:numPr>
          <w:ilvl w:val="0"/>
          <w:numId w:val="35"/>
        </w:numPr>
        <w:spacing w:after="0" w:line="240" w:lineRule="auto"/>
      </w:pPr>
      <w:r w:rsidRPr="003D1B04">
        <w:t>Das IPL behält sich alle Rechte zur exklusiven Nutzung der Arbeit vor.</w:t>
      </w:r>
    </w:p>
    <w:p w14:paraId="7ADCEAE1" w14:textId="40CDEB52" w:rsidR="00C3002D" w:rsidRDefault="00C3002D" w:rsidP="00C3002D"/>
    <w:p w14:paraId="36C979CA" w14:textId="77777777" w:rsidR="00736AB4" w:rsidRDefault="00736AB4" w:rsidP="00C3002D"/>
    <w:tbl>
      <w:tblPr>
        <w:tblStyle w:val="TabelleStandard"/>
        <w:tblW w:w="8448" w:type="dxa"/>
        <w:tblBorders>
          <w:top w:val="none" w:sz="0" w:space="0" w:color="auto"/>
          <w:bottom w:val="none" w:sz="0" w:space="0" w:color="auto"/>
        </w:tblBorders>
        <w:tblLook w:val="04A0" w:firstRow="1" w:lastRow="0" w:firstColumn="1" w:lastColumn="0" w:noHBand="0" w:noVBand="1"/>
      </w:tblPr>
      <w:tblGrid>
        <w:gridCol w:w="3515"/>
        <w:gridCol w:w="1418"/>
        <w:gridCol w:w="3515"/>
      </w:tblGrid>
      <w:tr w:rsidR="003D1B04" w14:paraId="33F57EEA" w14:textId="77777777" w:rsidTr="00736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none" w:sz="0" w:space="0" w:color="auto"/>
              <w:left w:val="none" w:sz="0" w:space="0" w:color="auto"/>
              <w:bottom w:val="none" w:sz="0" w:space="0" w:color="auto"/>
              <w:right w:val="none" w:sz="0" w:space="0" w:color="auto"/>
            </w:tcBorders>
          </w:tcPr>
          <w:p w14:paraId="6D004319" w14:textId="77777777" w:rsidR="003D1B04" w:rsidRDefault="003D1B04" w:rsidP="00C3002D"/>
        </w:tc>
        <w:tc>
          <w:tcPr>
            <w:tcW w:w="1418" w:type="dxa"/>
            <w:tcBorders>
              <w:top w:val="none" w:sz="0" w:space="0" w:color="auto"/>
              <w:left w:val="none" w:sz="0" w:space="0" w:color="auto"/>
              <w:bottom w:val="none" w:sz="0" w:space="0" w:color="auto"/>
              <w:right w:val="none" w:sz="0" w:space="0" w:color="auto"/>
            </w:tcBorders>
          </w:tcPr>
          <w:p w14:paraId="3E1B10D1" w14:textId="77777777" w:rsidR="003D1B04" w:rsidRDefault="003D1B04" w:rsidP="00C3002D">
            <w:pPr>
              <w:cnfStyle w:val="100000000000" w:firstRow="1" w:lastRow="0" w:firstColumn="0" w:lastColumn="0" w:oddVBand="0" w:evenVBand="0" w:oddHBand="0" w:evenHBand="0" w:firstRowFirstColumn="0" w:firstRowLastColumn="0" w:lastRowFirstColumn="0" w:lastRowLastColumn="0"/>
            </w:pPr>
          </w:p>
        </w:tc>
        <w:tc>
          <w:tcPr>
            <w:tcW w:w="3515" w:type="dxa"/>
            <w:tcBorders>
              <w:top w:val="none" w:sz="0" w:space="0" w:color="auto"/>
              <w:left w:val="none" w:sz="0" w:space="0" w:color="auto"/>
              <w:bottom w:val="none" w:sz="0" w:space="0" w:color="auto"/>
              <w:right w:val="none" w:sz="0" w:space="0" w:color="auto"/>
            </w:tcBorders>
          </w:tcPr>
          <w:p w14:paraId="2F60E9C9" w14:textId="77777777" w:rsidR="003D1B04" w:rsidRDefault="003D1B04" w:rsidP="00C3002D">
            <w:pPr>
              <w:cnfStyle w:val="100000000000" w:firstRow="1" w:lastRow="0" w:firstColumn="0" w:lastColumn="0" w:oddVBand="0" w:evenVBand="0" w:oddHBand="0" w:evenHBand="0" w:firstRowFirstColumn="0" w:firstRowLastColumn="0" w:lastRowFirstColumn="0" w:lastRowLastColumn="0"/>
            </w:pPr>
          </w:p>
        </w:tc>
      </w:tr>
      <w:tr w:rsidR="003D1B04" w14:paraId="76623FE9" w14:textId="77777777" w:rsidTr="00736AB4">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tcBorders>
          </w:tcPr>
          <w:p w14:paraId="6C12A801" w14:textId="549DD5DB" w:rsidR="003D1B04" w:rsidRDefault="003D1B04" w:rsidP="00736AB4">
            <w:pPr>
              <w:jc w:val="center"/>
            </w:pPr>
            <w:r>
              <w:t>Max Mustermann</w:t>
            </w:r>
          </w:p>
        </w:tc>
        <w:tc>
          <w:tcPr>
            <w:tcW w:w="1418" w:type="dxa"/>
          </w:tcPr>
          <w:p w14:paraId="22C415C4" w14:textId="77777777" w:rsidR="003D1B04" w:rsidRDefault="003D1B04" w:rsidP="00C3002D">
            <w:pPr>
              <w:cnfStyle w:val="000000000000" w:firstRow="0" w:lastRow="0" w:firstColumn="0" w:lastColumn="0" w:oddVBand="0" w:evenVBand="0" w:oddHBand="0" w:evenHBand="0" w:firstRowFirstColumn="0" w:firstRowLastColumn="0" w:lastRowFirstColumn="0" w:lastRowLastColumn="0"/>
            </w:pPr>
          </w:p>
        </w:tc>
        <w:tc>
          <w:tcPr>
            <w:tcW w:w="3515" w:type="dxa"/>
            <w:tcBorders>
              <w:top w:val="single" w:sz="4" w:space="0" w:color="auto"/>
            </w:tcBorders>
          </w:tcPr>
          <w:p w14:paraId="5783CD27" w14:textId="138925EA" w:rsidR="003D1B04" w:rsidRDefault="003D1B04" w:rsidP="00736AB4">
            <w:pPr>
              <w:jc w:val="center"/>
              <w:cnfStyle w:val="000000000000" w:firstRow="0" w:lastRow="0" w:firstColumn="0" w:lastColumn="0" w:oddVBand="0" w:evenVBand="0" w:oddHBand="0" w:evenHBand="0" w:firstRowFirstColumn="0" w:firstRowLastColumn="0" w:lastRowFirstColumn="0" w:lastRowLastColumn="0"/>
            </w:pPr>
            <w:r w:rsidRPr="003D1B04">
              <w:t>Prof. Dr.-Ing. Jens Hesselbach</w:t>
            </w:r>
          </w:p>
        </w:tc>
      </w:tr>
    </w:tbl>
    <w:p w14:paraId="34C523B9" w14:textId="27767278" w:rsidR="003C4561" w:rsidRPr="003D1B04" w:rsidRDefault="003C4561" w:rsidP="00CB0BAF">
      <w:pPr>
        <w:spacing w:after="0" w:line="240" w:lineRule="auto"/>
        <w:rPr>
          <w:rFonts w:cs="CMU Sans Serif"/>
        </w:rPr>
        <w:sectPr w:rsidR="003C4561" w:rsidRPr="003D1B04" w:rsidSect="003D7ABD">
          <w:pgSz w:w="11906" w:h="16838"/>
          <w:pgMar w:top="1814" w:right="1304" w:bottom="1418" w:left="1021" w:header="709" w:footer="709" w:gutter="1134"/>
          <w:pgNumType w:fmt="upperRoman"/>
          <w:cols w:space="708"/>
          <w:docGrid w:linePitch="360"/>
        </w:sectPr>
      </w:pPr>
    </w:p>
    <w:p w14:paraId="1F7DC48D" w14:textId="786CF02D" w:rsidR="000920C8" w:rsidRDefault="00CE1844" w:rsidP="00E77191">
      <w:pPr>
        <w:rPr>
          <w:rFonts w:cs="CMU Sans Serif"/>
          <w:b/>
          <w:bCs/>
        </w:rPr>
      </w:pPr>
      <w:r>
        <w:rPr>
          <w:rFonts w:cs="CMU Sans Serif"/>
          <w:b/>
          <w:bCs/>
        </w:rPr>
        <w:lastRenderedPageBreak/>
        <w:t>Ehrenwörtliche Erklärung</w:t>
      </w:r>
    </w:p>
    <w:p w14:paraId="05C16E27" w14:textId="77777777" w:rsidR="000920C8" w:rsidRPr="00736AB4" w:rsidRDefault="000920C8" w:rsidP="00E77191">
      <w:pPr>
        <w:rPr>
          <w:rFonts w:cs="CMU Sans Serif"/>
          <w:b/>
          <w:bCs/>
        </w:rPr>
      </w:pPr>
    </w:p>
    <w:p w14:paraId="1D0331EA" w14:textId="77777777" w:rsidR="000920C8" w:rsidRPr="00CB0BAF" w:rsidRDefault="000920C8" w:rsidP="000920C8">
      <w:pPr>
        <w:rPr>
          <w:rFonts w:eastAsia="Calibri"/>
        </w:rPr>
      </w:pPr>
      <w:r w:rsidRPr="00CB0BAF">
        <w:rPr>
          <w:rFonts w:eastAsia="Calibri"/>
        </w:rPr>
        <w:t>Hiermit versichere ich, dass ich die vorliegende Arbeit selbstständig durchgeführt und verfasst, keine anderen als die angegebenen Hilfsmittel verwendet und sämtliche Stellen, die anderen Werken im Wortlaut oder dem Sinn nach entnommen sind, mit Quellenangaben kenntlich gemacht habe. Desgleichen gilt für Zeichnungen, Skizzen, bildliche Darstellungen oder Gleichungen.</w:t>
      </w:r>
    </w:p>
    <w:p w14:paraId="1E9EAC03" w14:textId="335B7A62" w:rsidR="000920C8" w:rsidRPr="000920C8" w:rsidRDefault="000920C8" w:rsidP="000920C8">
      <w:pPr>
        <w:pBdr>
          <w:bottom w:val="single" w:sz="12" w:space="1" w:color="auto"/>
        </w:pBdr>
        <w:rPr>
          <w:rFonts w:eastAsia="Calibri"/>
          <w:color w:val="FF0000"/>
        </w:rPr>
      </w:pPr>
    </w:p>
    <w:p w14:paraId="509F2A58" w14:textId="0BB8F3AA" w:rsidR="000920C8" w:rsidRPr="000920C8" w:rsidRDefault="000920C8" w:rsidP="000920C8">
      <w:pPr>
        <w:pBdr>
          <w:bottom w:val="single" w:sz="12" w:space="1" w:color="auto"/>
        </w:pBdr>
        <w:rPr>
          <w:rFonts w:eastAsia="Calibri"/>
          <w:color w:val="FF0000"/>
        </w:rPr>
      </w:pPr>
    </w:p>
    <w:p w14:paraId="669FC087" w14:textId="7C9BC33B" w:rsidR="000920C8" w:rsidRPr="0006534E" w:rsidRDefault="000920C8" w:rsidP="000920C8">
      <w:pPr>
        <w:spacing w:after="0" w:line="240" w:lineRule="auto"/>
        <w:jc w:val="left"/>
        <w:rPr>
          <w:rFonts w:eastAsia="Calibri"/>
          <w:szCs w:val="24"/>
        </w:rPr>
      </w:pPr>
      <w:r w:rsidRPr="0006534E">
        <w:rPr>
          <w:rFonts w:eastAsia="Calibri"/>
          <w:szCs w:val="24"/>
        </w:rPr>
        <w:t xml:space="preserve">Kassel, den </w:t>
      </w:r>
      <w:r w:rsidR="00947410">
        <w:rPr>
          <w:rFonts w:eastAsia="Calibri"/>
          <w:szCs w:val="24"/>
        </w:rPr>
        <w:t>32.02.2022</w:t>
      </w:r>
    </w:p>
    <w:p w14:paraId="19A9DACE" w14:textId="72C94D79" w:rsidR="000920C8" w:rsidRPr="0006534E" w:rsidRDefault="00947410" w:rsidP="000920C8">
      <w:pPr>
        <w:spacing w:line="259" w:lineRule="auto"/>
        <w:jc w:val="left"/>
        <w:rPr>
          <w:rFonts w:eastAsia="Calibri"/>
          <w:szCs w:val="24"/>
        </w:rPr>
      </w:pPr>
      <w:r>
        <w:rPr>
          <w:rFonts w:eastAsia="Calibri"/>
          <w:szCs w:val="24"/>
        </w:rPr>
        <w:t>Max Mustermann</w:t>
      </w:r>
    </w:p>
    <w:p w14:paraId="5DFE7B6E" w14:textId="0820CC1F" w:rsidR="000920C8" w:rsidRDefault="000920C8" w:rsidP="00E77191">
      <w:pPr>
        <w:rPr>
          <w:rFonts w:cs="CMU Sans Serif"/>
          <w:b/>
          <w:bCs/>
        </w:rPr>
        <w:sectPr w:rsidR="000920C8" w:rsidSect="0006534E">
          <w:headerReference w:type="default" r:id="rId16"/>
          <w:pgSz w:w="11906" w:h="16838"/>
          <w:pgMar w:top="1814" w:right="1304" w:bottom="1418" w:left="1021" w:header="709" w:footer="709" w:gutter="1134"/>
          <w:pgNumType w:fmt="upperRoman"/>
          <w:cols w:space="708"/>
          <w:docGrid w:linePitch="360"/>
        </w:sectPr>
      </w:pPr>
    </w:p>
    <w:p w14:paraId="71210E9E" w14:textId="37847DE2" w:rsidR="00960C0C" w:rsidRPr="00BE21ED" w:rsidRDefault="00E77191" w:rsidP="00BE21ED">
      <w:pPr>
        <w:pStyle w:val="KopfzeileText"/>
        <w:rPr>
          <w:i/>
          <w:iCs/>
        </w:rPr>
      </w:pPr>
      <w:r w:rsidRPr="00BE21ED">
        <w:lastRenderedPageBreak/>
        <w:t>Kurzzusammenfassun</w:t>
      </w:r>
      <w:r w:rsidR="00960C0C" w:rsidRPr="00BE21ED">
        <w:t>g</w:t>
      </w:r>
    </w:p>
    <w:p w14:paraId="26699BB2" w14:textId="77777777" w:rsidR="000D1FFD" w:rsidRDefault="000D1FFD" w:rsidP="00BE21ED">
      <w:pPr>
        <w:tabs>
          <w:tab w:val="center" w:pos="4223"/>
        </w:tabs>
        <w:rPr>
          <w:rFonts w:cs="CMU Sans Serif"/>
        </w:rPr>
        <w:sectPr w:rsidR="000D1FFD" w:rsidSect="007D179D">
          <w:headerReference w:type="default" r:id="rId17"/>
          <w:headerReference w:type="first" r:id="rId18"/>
          <w:pgSz w:w="11906" w:h="16838"/>
          <w:pgMar w:top="1814" w:right="1304" w:bottom="1418" w:left="1021" w:header="709" w:footer="709" w:gutter="1134"/>
          <w:pgNumType w:fmt="upperRoman"/>
          <w:cols w:space="708"/>
          <w:docGrid w:linePitch="360"/>
        </w:sectPr>
      </w:pPr>
    </w:p>
    <w:p w14:paraId="6100F1D4" w14:textId="0432BF81" w:rsidR="000D1FFD" w:rsidRDefault="000D1FFD" w:rsidP="000D1FFD">
      <w:pPr>
        <w:pStyle w:val="KopfzeileText"/>
      </w:pPr>
      <w:r>
        <w:lastRenderedPageBreak/>
        <w:t>Abstract</w:t>
      </w:r>
    </w:p>
    <w:p w14:paraId="10CCA7AE" w14:textId="4A4C024C" w:rsidR="00BE21ED" w:rsidRPr="00947410" w:rsidRDefault="00BE21ED" w:rsidP="00BE21ED">
      <w:pPr>
        <w:tabs>
          <w:tab w:val="center" w:pos="4223"/>
        </w:tabs>
        <w:rPr>
          <w:rFonts w:cs="CMU Sans Serif"/>
        </w:rPr>
        <w:sectPr w:rsidR="00BE21ED" w:rsidRPr="00947410" w:rsidSect="007D179D">
          <w:pgSz w:w="11906" w:h="16838"/>
          <w:pgMar w:top="1814" w:right="1304" w:bottom="1418" w:left="1021" w:header="709" w:footer="709" w:gutter="1134"/>
          <w:pgNumType w:fmt="upperRoman"/>
          <w:cols w:space="708"/>
          <w:docGrid w:linePitch="360"/>
        </w:sectPr>
      </w:pPr>
      <w:r w:rsidRPr="00947410">
        <w:rPr>
          <w:rFonts w:cs="CMU Sans Serif"/>
        </w:rPr>
        <w:tab/>
      </w:r>
    </w:p>
    <w:p w14:paraId="3DF9CAAE" w14:textId="5317463D" w:rsidR="00C577BF" w:rsidRPr="00C77886" w:rsidRDefault="00C577BF" w:rsidP="00C577BF">
      <w:pPr>
        <w:pStyle w:val="KopfzeileText"/>
      </w:pPr>
      <w:r w:rsidRPr="00C77886">
        <w:lastRenderedPageBreak/>
        <w:t>Inhaltsverzeichnis</w:t>
      </w:r>
      <w:r w:rsidR="00DF7C4D">
        <w:t xml:space="preserve"> </w:t>
      </w:r>
    </w:p>
    <w:sdt>
      <w:sdtPr>
        <w:rPr>
          <w:sz w:val="36"/>
          <w:szCs w:val="32"/>
        </w:rPr>
        <w:id w:val="-597332283"/>
        <w:docPartObj>
          <w:docPartGallery w:val="Table of Contents"/>
          <w:docPartUnique/>
        </w:docPartObj>
      </w:sdtPr>
      <w:sdtEndPr>
        <w:rPr>
          <w:sz w:val="22"/>
          <w:szCs w:val="22"/>
        </w:rPr>
      </w:sdtEndPr>
      <w:sdtContent>
        <w:p w14:paraId="183998FF" w14:textId="514018FF" w:rsidR="004E27EE" w:rsidRDefault="007953C0">
          <w:pPr>
            <w:pStyle w:val="Verzeichnis1"/>
            <w:rPr>
              <w:rFonts w:asciiTheme="minorHAnsi" w:eastAsiaTheme="minorEastAsia" w:hAnsiTheme="minorHAnsi" w:cstheme="minorBidi"/>
              <w:bCs w:val="0"/>
              <w:i w:val="0"/>
              <w:iCs w:val="0"/>
              <w:noProof/>
              <w:lang w:eastAsia="de-DE"/>
            </w:rPr>
          </w:pPr>
          <w:r>
            <w:fldChar w:fldCharType="begin"/>
          </w:r>
          <w:r>
            <w:instrText xml:space="preserve"> TOC \o "2-3" \h \z \t "Überschrift 1;1;Citavi Bibliography Heading;1" </w:instrText>
          </w:r>
          <w:r>
            <w:fldChar w:fldCharType="separate"/>
          </w:r>
          <w:hyperlink w:anchor="_Toc112761598" w:history="1">
            <w:r w:rsidR="004E27EE" w:rsidRPr="00892C84">
              <w:rPr>
                <w:rStyle w:val="Hyperlink"/>
                <w:noProof/>
              </w:rPr>
              <w:t>1</w:t>
            </w:r>
            <w:r w:rsidR="004E27EE">
              <w:rPr>
                <w:rFonts w:asciiTheme="minorHAnsi" w:eastAsiaTheme="minorEastAsia" w:hAnsiTheme="minorHAnsi" w:cstheme="minorBidi"/>
                <w:bCs w:val="0"/>
                <w:i w:val="0"/>
                <w:iCs w:val="0"/>
                <w:noProof/>
                <w:lang w:eastAsia="de-DE"/>
              </w:rPr>
              <w:tab/>
            </w:r>
            <w:r w:rsidR="004E27EE" w:rsidRPr="00892C84">
              <w:rPr>
                <w:rStyle w:val="Hyperlink"/>
                <w:noProof/>
              </w:rPr>
              <w:t>Einleitung</w:t>
            </w:r>
            <w:r w:rsidR="004E27EE">
              <w:rPr>
                <w:noProof/>
                <w:webHidden/>
              </w:rPr>
              <w:tab/>
            </w:r>
            <w:r w:rsidR="004E27EE">
              <w:rPr>
                <w:noProof/>
                <w:webHidden/>
              </w:rPr>
              <w:fldChar w:fldCharType="begin"/>
            </w:r>
            <w:r w:rsidR="004E27EE">
              <w:rPr>
                <w:noProof/>
                <w:webHidden/>
              </w:rPr>
              <w:instrText xml:space="preserve"> PAGEREF _Toc112761598 \h </w:instrText>
            </w:r>
            <w:r w:rsidR="004E27EE">
              <w:rPr>
                <w:noProof/>
                <w:webHidden/>
              </w:rPr>
            </w:r>
            <w:r w:rsidR="004E27EE">
              <w:rPr>
                <w:noProof/>
                <w:webHidden/>
              </w:rPr>
              <w:fldChar w:fldCharType="separate"/>
            </w:r>
            <w:r w:rsidR="004E27EE">
              <w:rPr>
                <w:noProof/>
                <w:webHidden/>
              </w:rPr>
              <w:t>1</w:t>
            </w:r>
            <w:r w:rsidR="004E27EE">
              <w:rPr>
                <w:noProof/>
                <w:webHidden/>
              </w:rPr>
              <w:fldChar w:fldCharType="end"/>
            </w:r>
          </w:hyperlink>
        </w:p>
        <w:p w14:paraId="74AF2D6C" w14:textId="462DC307" w:rsidR="004E27EE" w:rsidRDefault="00000000">
          <w:pPr>
            <w:pStyle w:val="Verzeichnis1"/>
            <w:rPr>
              <w:rFonts w:asciiTheme="minorHAnsi" w:eastAsiaTheme="minorEastAsia" w:hAnsiTheme="minorHAnsi" w:cstheme="minorBidi"/>
              <w:bCs w:val="0"/>
              <w:i w:val="0"/>
              <w:iCs w:val="0"/>
              <w:noProof/>
              <w:lang w:eastAsia="de-DE"/>
            </w:rPr>
          </w:pPr>
          <w:hyperlink w:anchor="_Toc112761599" w:history="1">
            <w:r w:rsidR="004E27EE" w:rsidRPr="00892C84">
              <w:rPr>
                <w:rStyle w:val="Hyperlink"/>
                <w:noProof/>
              </w:rPr>
              <w:t>Abbildungsverzeichnis</w:t>
            </w:r>
            <w:r w:rsidR="004E27EE">
              <w:rPr>
                <w:noProof/>
                <w:webHidden/>
              </w:rPr>
              <w:tab/>
            </w:r>
            <w:r w:rsidR="004E27EE">
              <w:rPr>
                <w:noProof/>
                <w:webHidden/>
              </w:rPr>
              <w:fldChar w:fldCharType="begin"/>
            </w:r>
            <w:r w:rsidR="004E27EE">
              <w:rPr>
                <w:noProof/>
                <w:webHidden/>
              </w:rPr>
              <w:instrText xml:space="preserve"> PAGEREF _Toc112761599 \h </w:instrText>
            </w:r>
            <w:r w:rsidR="004E27EE">
              <w:rPr>
                <w:noProof/>
                <w:webHidden/>
              </w:rPr>
            </w:r>
            <w:r w:rsidR="004E27EE">
              <w:rPr>
                <w:noProof/>
                <w:webHidden/>
              </w:rPr>
              <w:fldChar w:fldCharType="separate"/>
            </w:r>
            <w:r w:rsidR="004E27EE">
              <w:rPr>
                <w:noProof/>
                <w:webHidden/>
              </w:rPr>
              <w:t>VIII</w:t>
            </w:r>
            <w:r w:rsidR="004E27EE">
              <w:rPr>
                <w:noProof/>
                <w:webHidden/>
              </w:rPr>
              <w:fldChar w:fldCharType="end"/>
            </w:r>
          </w:hyperlink>
        </w:p>
        <w:p w14:paraId="7F6E90AD" w14:textId="184EC2E8" w:rsidR="004E27EE" w:rsidRDefault="00000000">
          <w:pPr>
            <w:pStyle w:val="Verzeichnis1"/>
            <w:rPr>
              <w:rFonts w:asciiTheme="minorHAnsi" w:eastAsiaTheme="minorEastAsia" w:hAnsiTheme="minorHAnsi" w:cstheme="minorBidi"/>
              <w:bCs w:val="0"/>
              <w:i w:val="0"/>
              <w:iCs w:val="0"/>
              <w:noProof/>
              <w:lang w:eastAsia="de-DE"/>
            </w:rPr>
          </w:pPr>
          <w:hyperlink w:anchor="_Toc112761600" w:history="1">
            <w:r w:rsidR="004E27EE" w:rsidRPr="00892C84">
              <w:rPr>
                <w:rStyle w:val="Hyperlink"/>
                <w:noProof/>
              </w:rPr>
              <w:t>Tabellenverzeichnis</w:t>
            </w:r>
            <w:r w:rsidR="004E27EE">
              <w:rPr>
                <w:noProof/>
                <w:webHidden/>
              </w:rPr>
              <w:tab/>
            </w:r>
            <w:r w:rsidR="004E27EE">
              <w:rPr>
                <w:noProof/>
                <w:webHidden/>
              </w:rPr>
              <w:fldChar w:fldCharType="begin"/>
            </w:r>
            <w:r w:rsidR="004E27EE">
              <w:rPr>
                <w:noProof/>
                <w:webHidden/>
              </w:rPr>
              <w:instrText xml:space="preserve"> PAGEREF _Toc112761600 \h </w:instrText>
            </w:r>
            <w:r w:rsidR="004E27EE">
              <w:rPr>
                <w:noProof/>
                <w:webHidden/>
              </w:rPr>
            </w:r>
            <w:r w:rsidR="004E27EE">
              <w:rPr>
                <w:noProof/>
                <w:webHidden/>
              </w:rPr>
              <w:fldChar w:fldCharType="separate"/>
            </w:r>
            <w:r w:rsidR="004E27EE">
              <w:rPr>
                <w:noProof/>
                <w:webHidden/>
              </w:rPr>
              <w:t>IX</w:t>
            </w:r>
            <w:r w:rsidR="004E27EE">
              <w:rPr>
                <w:noProof/>
                <w:webHidden/>
              </w:rPr>
              <w:fldChar w:fldCharType="end"/>
            </w:r>
          </w:hyperlink>
        </w:p>
        <w:p w14:paraId="4FB13435" w14:textId="67AD5661" w:rsidR="004E27EE" w:rsidRDefault="00000000">
          <w:pPr>
            <w:pStyle w:val="Verzeichnis1"/>
            <w:rPr>
              <w:rFonts w:asciiTheme="minorHAnsi" w:eastAsiaTheme="minorEastAsia" w:hAnsiTheme="minorHAnsi" w:cstheme="minorBidi"/>
              <w:bCs w:val="0"/>
              <w:i w:val="0"/>
              <w:iCs w:val="0"/>
              <w:noProof/>
              <w:lang w:eastAsia="de-DE"/>
            </w:rPr>
          </w:pPr>
          <w:hyperlink w:anchor="_Toc112761601" w:history="1">
            <w:r w:rsidR="004E27EE" w:rsidRPr="00892C84">
              <w:rPr>
                <w:rStyle w:val="Hyperlink"/>
                <w:noProof/>
              </w:rPr>
              <w:t>Literaturverzeichnis</w:t>
            </w:r>
            <w:r w:rsidR="004E27EE">
              <w:rPr>
                <w:noProof/>
                <w:webHidden/>
              </w:rPr>
              <w:tab/>
            </w:r>
            <w:r w:rsidR="004E27EE">
              <w:rPr>
                <w:noProof/>
                <w:webHidden/>
              </w:rPr>
              <w:fldChar w:fldCharType="begin"/>
            </w:r>
            <w:r w:rsidR="004E27EE">
              <w:rPr>
                <w:noProof/>
                <w:webHidden/>
              </w:rPr>
              <w:instrText xml:space="preserve"> PAGEREF _Toc112761601 \h </w:instrText>
            </w:r>
            <w:r w:rsidR="004E27EE">
              <w:rPr>
                <w:noProof/>
                <w:webHidden/>
              </w:rPr>
            </w:r>
            <w:r w:rsidR="004E27EE">
              <w:rPr>
                <w:noProof/>
                <w:webHidden/>
              </w:rPr>
              <w:fldChar w:fldCharType="separate"/>
            </w:r>
            <w:r w:rsidR="004E27EE">
              <w:rPr>
                <w:noProof/>
                <w:webHidden/>
              </w:rPr>
              <w:t>X</w:t>
            </w:r>
            <w:r w:rsidR="004E27EE">
              <w:rPr>
                <w:noProof/>
                <w:webHidden/>
              </w:rPr>
              <w:fldChar w:fldCharType="end"/>
            </w:r>
          </w:hyperlink>
        </w:p>
        <w:p w14:paraId="5C2CBCBA" w14:textId="26CA669E" w:rsidR="004E27EE" w:rsidRDefault="00000000">
          <w:pPr>
            <w:pStyle w:val="Verzeichnis1"/>
            <w:rPr>
              <w:rFonts w:asciiTheme="minorHAnsi" w:eastAsiaTheme="minorEastAsia" w:hAnsiTheme="minorHAnsi" w:cstheme="minorBidi"/>
              <w:bCs w:val="0"/>
              <w:i w:val="0"/>
              <w:iCs w:val="0"/>
              <w:noProof/>
              <w:lang w:eastAsia="de-DE"/>
            </w:rPr>
          </w:pPr>
          <w:hyperlink w:anchor="_Toc112761602" w:history="1">
            <w:r w:rsidR="004E27EE" w:rsidRPr="00892C84">
              <w:rPr>
                <w:rStyle w:val="Hyperlink"/>
                <w:noProof/>
              </w:rPr>
              <w:t>Anhang</w:t>
            </w:r>
            <w:r w:rsidR="004E27EE">
              <w:rPr>
                <w:noProof/>
                <w:webHidden/>
              </w:rPr>
              <w:tab/>
            </w:r>
            <w:r w:rsidR="004E27EE">
              <w:rPr>
                <w:noProof/>
                <w:webHidden/>
              </w:rPr>
              <w:fldChar w:fldCharType="begin"/>
            </w:r>
            <w:r w:rsidR="004E27EE">
              <w:rPr>
                <w:noProof/>
                <w:webHidden/>
              </w:rPr>
              <w:instrText xml:space="preserve"> PAGEREF _Toc112761602 \h </w:instrText>
            </w:r>
            <w:r w:rsidR="004E27EE">
              <w:rPr>
                <w:noProof/>
                <w:webHidden/>
              </w:rPr>
            </w:r>
            <w:r w:rsidR="004E27EE">
              <w:rPr>
                <w:noProof/>
                <w:webHidden/>
              </w:rPr>
              <w:fldChar w:fldCharType="separate"/>
            </w:r>
            <w:r w:rsidR="004E27EE">
              <w:rPr>
                <w:noProof/>
                <w:webHidden/>
              </w:rPr>
              <w:t>XI</w:t>
            </w:r>
            <w:r w:rsidR="004E27EE">
              <w:rPr>
                <w:noProof/>
                <w:webHidden/>
              </w:rPr>
              <w:fldChar w:fldCharType="end"/>
            </w:r>
          </w:hyperlink>
        </w:p>
        <w:p w14:paraId="4307AC6C" w14:textId="3B5125DB" w:rsidR="00BC633D" w:rsidRDefault="007953C0" w:rsidP="000D1FFD">
          <w:pPr>
            <w:pStyle w:val="Verzeichnis1"/>
          </w:pPr>
          <w:r>
            <w:fldChar w:fldCharType="end"/>
          </w:r>
        </w:p>
      </w:sdtContent>
    </w:sdt>
    <w:p w14:paraId="70E1DCAF" w14:textId="77777777" w:rsidR="000D1FFD" w:rsidRDefault="000D1FFD" w:rsidP="000D1FFD">
      <w:pPr>
        <w:pStyle w:val="Verzeichnis1"/>
      </w:pPr>
    </w:p>
    <w:p w14:paraId="4B91B448" w14:textId="77777777" w:rsidR="000D1FFD" w:rsidRPr="000D1FFD" w:rsidRDefault="000D1FFD" w:rsidP="000D1FFD">
      <w:pPr>
        <w:rPr>
          <w:i/>
          <w:iCs/>
        </w:rPr>
      </w:pPr>
      <w:r w:rsidRPr="000D1FFD">
        <w:rPr>
          <w:i/>
          <w:iCs/>
        </w:rPr>
        <w:t xml:space="preserve">Das Inhaltsverzeichnis aktualisiert sich bei korrekter Verwendung von Überschriften aus der Formatvorlage selbst. </w:t>
      </w:r>
    </w:p>
    <w:p w14:paraId="5536B287" w14:textId="77777777" w:rsidR="000D1FFD" w:rsidRDefault="000D1FFD" w:rsidP="000D1FFD">
      <w:r w:rsidRPr="000D1FFD">
        <w:rPr>
          <w:i/>
          <w:iCs/>
        </w:rPr>
        <w:t>Seitenzahlen: Nur dem Textkörper zugehörige Seiten sind mit arabischen Zahlen beschriftet. Vor- und nachgelagerte Seiten sind mit römischen Zahlen zu beschriften. Der Textkörper beginnt mit 1, nachgelagerte Verzeichnisse müssen mit der nächsten Römischen Ziffer beginnen, mit der der vorgelagerte Teil aufgehört hat. Bsp.:</w:t>
      </w:r>
      <w:r>
        <w:t xml:space="preserve"> </w:t>
      </w:r>
    </w:p>
    <w:p w14:paraId="5053726C" w14:textId="23F2FEDB" w:rsidR="000D1FFD" w:rsidRDefault="000D1FFD" w:rsidP="000D1FFD">
      <w:r>
        <w:t>Zusammenfassung, Erklärung, Inhaltsverzeichnis I-IX</w:t>
      </w:r>
    </w:p>
    <w:p w14:paraId="4CEFD869" w14:textId="77777777" w:rsidR="000D1FFD" w:rsidRDefault="000D1FFD" w:rsidP="000D1FFD">
      <w:r>
        <w:t>Textteil 1-80</w:t>
      </w:r>
    </w:p>
    <w:p w14:paraId="180A7E87" w14:textId="2A72F178" w:rsidR="000D1FFD" w:rsidRPr="000D1FFD" w:rsidRDefault="000D1FFD" w:rsidP="000D1FFD">
      <w:r>
        <w:t>Verzeichnisse und Anhang X-XXII</w:t>
      </w:r>
      <w:r w:rsidR="0013282A" w:rsidRPr="000D1FFD">
        <w:br w:type="page"/>
      </w:r>
    </w:p>
    <w:p w14:paraId="0D065D97" w14:textId="4775069A" w:rsidR="006A0D26" w:rsidRPr="00BE21ED" w:rsidRDefault="00347B03" w:rsidP="00BE21ED">
      <w:pPr>
        <w:pStyle w:val="KopfzeileText"/>
      </w:pPr>
      <w:r w:rsidRPr="00BE21ED">
        <w:lastRenderedPageBreak/>
        <w:t>Nomenklatur</w:t>
      </w:r>
    </w:p>
    <w:tbl>
      <w:tblPr>
        <w:tblStyle w:val="Unsichtbar"/>
        <w:tblW w:w="5000" w:type="pct"/>
        <w:tblLook w:val="04A0" w:firstRow="1" w:lastRow="0" w:firstColumn="1" w:lastColumn="0" w:noHBand="0" w:noVBand="1"/>
      </w:tblPr>
      <w:tblGrid>
        <w:gridCol w:w="2980"/>
        <w:gridCol w:w="5467"/>
      </w:tblGrid>
      <w:tr w:rsidR="00C24AEE" w:rsidRPr="00B32A5C" w14:paraId="249CEBB7" w14:textId="77777777" w:rsidTr="00C77886">
        <w:trPr>
          <w:trHeight w:val="510"/>
        </w:trPr>
        <w:tc>
          <w:tcPr>
            <w:tcW w:w="1764" w:type="pct"/>
          </w:tcPr>
          <w:p w14:paraId="55EAA1DE" w14:textId="77777777" w:rsidR="00C24AEE" w:rsidRPr="00347B03" w:rsidRDefault="00C24AEE" w:rsidP="00C734C6">
            <w:pPr>
              <w:rPr>
                <w:rFonts w:cs="CMU Sans Serif"/>
                <w:i/>
                <w:iCs/>
              </w:rPr>
            </w:pPr>
            <w:r w:rsidRPr="00347B03">
              <w:rPr>
                <w:rFonts w:cs="CMU Sans Serif"/>
                <w:i/>
                <w:iCs/>
              </w:rPr>
              <w:t>Abkürzungen</w:t>
            </w:r>
          </w:p>
        </w:tc>
        <w:tc>
          <w:tcPr>
            <w:tcW w:w="3236" w:type="pct"/>
          </w:tcPr>
          <w:p w14:paraId="2550B783" w14:textId="77777777" w:rsidR="00C24AEE" w:rsidRPr="00B32A5C" w:rsidRDefault="00C24AEE" w:rsidP="00C734C6">
            <w:pPr>
              <w:rPr>
                <w:rFonts w:cs="CMU Sans Serif"/>
                <w:b/>
                <w:bCs/>
              </w:rPr>
            </w:pPr>
          </w:p>
        </w:tc>
      </w:tr>
      <w:tr w:rsidR="00C24AEE" w:rsidRPr="00B32A5C" w14:paraId="1ACD2EC1" w14:textId="77777777" w:rsidTr="00C77886">
        <w:trPr>
          <w:trHeight w:val="510"/>
        </w:trPr>
        <w:tc>
          <w:tcPr>
            <w:tcW w:w="1764" w:type="pct"/>
          </w:tcPr>
          <w:p w14:paraId="330B9E21" w14:textId="77777777" w:rsidR="00C24AEE" w:rsidRPr="00B32A5C" w:rsidRDefault="00C24AEE" w:rsidP="00C734C6">
            <w:pPr>
              <w:rPr>
                <w:rFonts w:cs="CMU Sans Serif"/>
                <w:b/>
                <w:bCs/>
              </w:rPr>
            </w:pPr>
            <w:r w:rsidRPr="006A2F41">
              <w:rPr>
                <w:rFonts w:cs="CMU Sans Serif"/>
              </w:rPr>
              <w:t>BHKW</w:t>
            </w:r>
          </w:p>
        </w:tc>
        <w:tc>
          <w:tcPr>
            <w:tcW w:w="3236" w:type="pct"/>
          </w:tcPr>
          <w:p w14:paraId="5FBE18E0" w14:textId="77777777" w:rsidR="00C24AEE" w:rsidRPr="00B32A5C" w:rsidRDefault="00C24AEE" w:rsidP="00C734C6">
            <w:pPr>
              <w:rPr>
                <w:rFonts w:cs="CMU Sans Serif"/>
                <w:b/>
                <w:bCs/>
              </w:rPr>
            </w:pPr>
            <w:r w:rsidRPr="006A2F41">
              <w:rPr>
                <w:rFonts w:cs="CMU Sans Serif"/>
              </w:rPr>
              <w:t>Blockheizkraftwerk</w:t>
            </w:r>
          </w:p>
        </w:tc>
      </w:tr>
      <w:tr w:rsidR="00C24AEE" w:rsidRPr="00B32A5C" w14:paraId="35EF22E7" w14:textId="77777777" w:rsidTr="00C77886">
        <w:trPr>
          <w:trHeight w:val="510"/>
        </w:trPr>
        <w:tc>
          <w:tcPr>
            <w:tcW w:w="1764" w:type="pct"/>
          </w:tcPr>
          <w:p w14:paraId="4C8772BC" w14:textId="77777777" w:rsidR="00C24AEE" w:rsidRDefault="00C24AEE" w:rsidP="00C734C6">
            <w:pPr>
              <w:rPr>
                <w:rFonts w:cs="CMU Sans Serif"/>
              </w:rPr>
            </w:pPr>
            <w:r>
              <w:rPr>
                <w:rFonts w:cs="CMU Sans Serif"/>
              </w:rPr>
              <w:t>BJ</w:t>
            </w:r>
          </w:p>
        </w:tc>
        <w:tc>
          <w:tcPr>
            <w:tcW w:w="3236" w:type="pct"/>
          </w:tcPr>
          <w:p w14:paraId="03498139" w14:textId="77777777" w:rsidR="00C24AEE" w:rsidRDefault="00C24AEE" w:rsidP="00C734C6">
            <w:pPr>
              <w:rPr>
                <w:rFonts w:cs="CMU Sans Serif"/>
              </w:rPr>
            </w:pPr>
            <w:r>
              <w:rPr>
                <w:rFonts w:cs="CMU Sans Serif"/>
              </w:rPr>
              <w:t>Basisjahr</w:t>
            </w:r>
          </w:p>
        </w:tc>
      </w:tr>
    </w:tbl>
    <w:p w14:paraId="0329A0F4" w14:textId="77777777" w:rsidR="00137605" w:rsidRDefault="00137605" w:rsidP="00137605">
      <w:pPr>
        <w:tabs>
          <w:tab w:val="left" w:pos="1425"/>
        </w:tabs>
        <w:rPr>
          <w:rFonts w:cs="CMU Sans Serif"/>
        </w:rPr>
      </w:pPr>
    </w:p>
    <w:tbl>
      <w:tblPr>
        <w:tblStyle w:val="Unsichtbar"/>
        <w:tblW w:w="5000" w:type="pct"/>
        <w:tblLook w:val="04A0" w:firstRow="1" w:lastRow="0" w:firstColumn="1" w:lastColumn="0" w:noHBand="0" w:noVBand="1"/>
      </w:tblPr>
      <w:tblGrid>
        <w:gridCol w:w="2975"/>
        <w:gridCol w:w="5472"/>
      </w:tblGrid>
      <w:tr w:rsidR="00C77886" w:rsidRPr="00B32A5C" w14:paraId="7B21C0B0" w14:textId="77777777" w:rsidTr="00C77886">
        <w:trPr>
          <w:trHeight w:val="510"/>
        </w:trPr>
        <w:tc>
          <w:tcPr>
            <w:tcW w:w="5000" w:type="pct"/>
            <w:gridSpan w:val="2"/>
          </w:tcPr>
          <w:p w14:paraId="38DC6BD6" w14:textId="77777777" w:rsidR="00C77886" w:rsidRPr="00B32A5C" w:rsidRDefault="00C77886" w:rsidP="00C734C6">
            <w:pPr>
              <w:jc w:val="left"/>
              <w:rPr>
                <w:rFonts w:cs="CMU Sans Serif"/>
                <w:b/>
                <w:bCs/>
              </w:rPr>
            </w:pPr>
            <w:r>
              <w:rPr>
                <w:rFonts w:cs="CMU Sans Serif"/>
                <w:i/>
                <w:iCs/>
              </w:rPr>
              <w:t>Einheiten</w:t>
            </w:r>
          </w:p>
        </w:tc>
      </w:tr>
      <w:tr w:rsidR="00C77886" w:rsidRPr="00B32A5C" w14:paraId="6595FD7C" w14:textId="77777777" w:rsidTr="00C77886">
        <w:trPr>
          <w:trHeight w:val="510"/>
        </w:trPr>
        <w:tc>
          <w:tcPr>
            <w:tcW w:w="1761" w:type="pct"/>
          </w:tcPr>
          <w:p w14:paraId="58EA18DF" w14:textId="77777777" w:rsidR="00C77886" w:rsidRPr="00B32A5C" w:rsidRDefault="00C77886" w:rsidP="00C734C6">
            <w:pPr>
              <w:rPr>
                <w:rFonts w:cs="CMU Sans Serif"/>
              </w:rPr>
            </w:pPr>
            <w:r>
              <w:rPr>
                <w:rFonts w:cs="CMU Sans Serif"/>
              </w:rPr>
              <w:t>%</w:t>
            </w:r>
          </w:p>
        </w:tc>
        <w:tc>
          <w:tcPr>
            <w:tcW w:w="3239" w:type="pct"/>
          </w:tcPr>
          <w:p w14:paraId="27C90372" w14:textId="77777777" w:rsidR="00C77886" w:rsidRPr="00B32A5C" w:rsidRDefault="00C77886" w:rsidP="00C734C6">
            <w:pPr>
              <w:rPr>
                <w:rFonts w:cs="CMU Sans Serif"/>
              </w:rPr>
            </w:pPr>
            <w:r>
              <w:rPr>
                <w:rFonts w:cs="CMU Sans Serif"/>
              </w:rPr>
              <w:t>Prozent</w:t>
            </w:r>
          </w:p>
        </w:tc>
      </w:tr>
      <w:tr w:rsidR="00C77886" w:rsidRPr="00B32A5C" w14:paraId="38B07B26" w14:textId="77777777" w:rsidTr="00C77886">
        <w:trPr>
          <w:trHeight w:val="510"/>
        </w:trPr>
        <w:tc>
          <w:tcPr>
            <w:tcW w:w="1761" w:type="pct"/>
          </w:tcPr>
          <w:p w14:paraId="462A6C6B" w14:textId="77777777" w:rsidR="00C77886" w:rsidRDefault="00C77886" w:rsidP="00C734C6">
            <w:pPr>
              <w:rPr>
                <w:rFonts w:cs="CMU Sans Serif"/>
              </w:rPr>
            </w:pPr>
            <w:r>
              <w:rPr>
                <w:rFonts w:cs="CMU Sans Serif"/>
              </w:rPr>
              <w:t>€</w:t>
            </w:r>
          </w:p>
        </w:tc>
        <w:tc>
          <w:tcPr>
            <w:tcW w:w="3239" w:type="pct"/>
          </w:tcPr>
          <w:p w14:paraId="648E0DB3" w14:textId="77777777" w:rsidR="00C77886" w:rsidRDefault="00C77886" w:rsidP="00C734C6">
            <w:pPr>
              <w:rPr>
                <w:rFonts w:cs="CMU Sans Serif"/>
              </w:rPr>
            </w:pPr>
            <w:r>
              <w:rPr>
                <w:rFonts w:cs="CMU Sans Serif"/>
              </w:rPr>
              <w:t>Euro</w:t>
            </w:r>
          </w:p>
        </w:tc>
      </w:tr>
    </w:tbl>
    <w:p w14:paraId="1D53C04F" w14:textId="77777777" w:rsidR="00347B03" w:rsidRDefault="00347B03" w:rsidP="00347B03">
      <w:pPr>
        <w:rPr>
          <w:rFonts w:cs="CMU Sans Serif"/>
        </w:rPr>
      </w:pPr>
    </w:p>
    <w:tbl>
      <w:tblPr>
        <w:tblStyle w:val="Unsichtbar"/>
        <w:tblW w:w="5000" w:type="pct"/>
        <w:tblLook w:val="04A0" w:firstRow="1" w:lastRow="0" w:firstColumn="1" w:lastColumn="0" w:noHBand="0" w:noVBand="1"/>
      </w:tblPr>
      <w:tblGrid>
        <w:gridCol w:w="2975"/>
        <w:gridCol w:w="5472"/>
      </w:tblGrid>
      <w:tr w:rsidR="00566B6C" w:rsidRPr="00566B6C" w14:paraId="1A2B4333" w14:textId="77777777" w:rsidTr="00566B6C">
        <w:trPr>
          <w:trHeight w:val="510"/>
        </w:trPr>
        <w:tc>
          <w:tcPr>
            <w:tcW w:w="5000" w:type="pct"/>
            <w:gridSpan w:val="2"/>
          </w:tcPr>
          <w:p w14:paraId="5052F91A" w14:textId="77777777" w:rsidR="00566B6C" w:rsidRPr="00566B6C" w:rsidRDefault="00566B6C" w:rsidP="00C734C6">
            <w:pPr>
              <w:jc w:val="left"/>
              <w:rPr>
                <w:rFonts w:cs="CMU Sans Serif"/>
                <w:b/>
                <w:bCs/>
              </w:rPr>
            </w:pPr>
            <w:r w:rsidRPr="00566B6C">
              <w:rPr>
                <w:rFonts w:cs="CMU Sans Serif"/>
                <w:i/>
                <w:iCs/>
              </w:rPr>
              <w:t>Formelzeichen und Indizes</w:t>
            </w:r>
          </w:p>
        </w:tc>
      </w:tr>
      <w:tr w:rsidR="00566B6C" w:rsidRPr="00566B6C" w14:paraId="2E5BA161" w14:textId="77777777" w:rsidTr="00566B6C">
        <w:trPr>
          <w:trHeight w:val="510"/>
        </w:trPr>
        <w:tc>
          <w:tcPr>
            <w:tcW w:w="1761" w:type="pct"/>
          </w:tcPr>
          <w:p w14:paraId="08BDAC76" w14:textId="77777777" w:rsidR="00566B6C" w:rsidRPr="00566B6C" w:rsidRDefault="00566B6C" w:rsidP="00C734C6">
            <w:pPr>
              <w:jc w:val="left"/>
              <w:rPr>
                <w:rFonts w:cs="CMU Sans Serif"/>
              </w:rPr>
            </w:pPr>
            <w:r w:rsidRPr="00566B6C">
              <w:rPr>
                <w:rFonts w:cs="CMU Sans Serif"/>
              </w:rPr>
              <w:t>∑</w:t>
            </w:r>
          </w:p>
        </w:tc>
        <w:tc>
          <w:tcPr>
            <w:tcW w:w="3239" w:type="pct"/>
          </w:tcPr>
          <w:p w14:paraId="6F8DCF6E" w14:textId="77777777" w:rsidR="00566B6C" w:rsidRPr="00566B6C" w:rsidRDefault="00566B6C" w:rsidP="00C734C6">
            <w:pPr>
              <w:jc w:val="left"/>
              <w:rPr>
                <w:rFonts w:cs="CMU Sans Serif"/>
              </w:rPr>
            </w:pPr>
            <w:r w:rsidRPr="00566B6C">
              <w:rPr>
                <w:rFonts w:cs="CMU Sans Serif"/>
              </w:rPr>
              <w:t>Summe</w:t>
            </w:r>
          </w:p>
        </w:tc>
      </w:tr>
      <w:tr w:rsidR="00566B6C" w:rsidRPr="00566B6C" w14:paraId="53969A60" w14:textId="77777777" w:rsidTr="00566B6C">
        <w:trPr>
          <w:trHeight w:val="510"/>
        </w:trPr>
        <w:tc>
          <w:tcPr>
            <w:tcW w:w="1761" w:type="pct"/>
          </w:tcPr>
          <w:p w14:paraId="4953F828" w14:textId="77777777" w:rsidR="00566B6C" w:rsidRPr="00566B6C" w:rsidRDefault="00566B6C" w:rsidP="00C734C6">
            <w:pPr>
              <w:jc w:val="left"/>
              <w:rPr>
                <w:rFonts w:cs="CMU Sans Serif"/>
              </w:rPr>
            </w:pPr>
            <w:r w:rsidRPr="00566B6C">
              <w:rPr>
                <w:rFonts w:cs="CMU Sans Serif"/>
              </w:rPr>
              <w:t>c</w:t>
            </w:r>
          </w:p>
        </w:tc>
        <w:tc>
          <w:tcPr>
            <w:tcW w:w="3239" w:type="pct"/>
          </w:tcPr>
          <w:p w14:paraId="3563E009" w14:textId="77777777" w:rsidR="00566B6C" w:rsidRPr="00566B6C" w:rsidRDefault="00566B6C" w:rsidP="00C734C6">
            <w:pPr>
              <w:jc w:val="left"/>
              <w:rPr>
                <w:rFonts w:cs="CMU Sans Serif"/>
              </w:rPr>
            </w:pPr>
            <w:r w:rsidRPr="00566B6C">
              <w:rPr>
                <w:rFonts w:cs="CMU Sans Serif"/>
              </w:rPr>
              <w:t>Spezifischer Wärmekoeffizient</w:t>
            </w:r>
          </w:p>
        </w:tc>
      </w:tr>
    </w:tbl>
    <w:p w14:paraId="5044A776" w14:textId="77777777" w:rsidR="00347B03" w:rsidRDefault="00347B03" w:rsidP="00347B03">
      <w:pPr>
        <w:rPr>
          <w:rFonts w:cs="CMU Sans Serif"/>
        </w:rPr>
      </w:pPr>
    </w:p>
    <w:p w14:paraId="16938E40" w14:textId="77777777" w:rsidR="00137605" w:rsidRDefault="00137605" w:rsidP="00347B03">
      <w:pPr>
        <w:rPr>
          <w:rFonts w:cs="CMU Sans Serif"/>
        </w:rPr>
      </w:pPr>
    </w:p>
    <w:p w14:paraId="57A6D241" w14:textId="2A476549" w:rsidR="00137605" w:rsidRPr="000D1FFD" w:rsidRDefault="000D1FFD" w:rsidP="00347B03">
      <w:pPr>
        <w:rPr>
          <w:rFonts w:cs="CMU Sans Serif"/>
          <w:i/>
          <w:iCs/>
        </w:rPr>
        <w:sectPr w:rsidR="00137605" w:rsidRPr="000D1FFD" w:rsidSect="003D7ABD">
          <w:pgSz w:w="11906" w:h="16838"/>
          <w:pgMar w:top="1814" w:right="1304" w:bottom="1418" w:left="1021" w:header="709" w:footer="709" w:gutter="1134"/>
          <w:pgNumType w:fmt="upperRoman"/>
          <w:cols w:space="708"/>
          <w:docGrid w:linePitch="360"/>
        </w:sectPr>
      </w:pPr>
      <w:r w:rsidRPr="000D1FFD">
        <w:rPr>
          <w:rFonts w:cs="CMU Sans Serif"/>
          <w:i/>
          <w:iCs/>
        </w:rPr>
        <w:t xml:space="preserve">In manchen Teilen der Arbeit wird mit  unsichtbaren Tabellen gearbeitet. Hierbei gibt es keine Rahmenkontur um die gewünschte Formatierung zu erreichen. Zum </w:t>
      </w:r>
      <w:r w:rsidR="003D1B04">
        <w:rPr>
          <w:rFonts w:cs="CMU Sans Serif"/>
          <w:i/>
          <w:iCs/>
        </w:rPr>
        <w:t>B</w:t>
      </w:r>
      <w:r w:rsidRPr="000D1FFD">
        <w:rPr>
          <w:rFonts w:cs="CMU Sans Serif"/>
          <w:i/>
          <w:iCs/>
        </w:rPr>
        <w:t>earbeiten dieser empfiehlt es sich die Rahmen anzeigen zu lassen und erst am Ende zu entfernen.</w:t>
      </w:r>
    </w:p>
    <w:p w14:paraId="10825B94" w14:textId="552CEF82" w:rsidR="00C73FAF" w:rsidRDefault="00FA415A" w:rsidP="00E15167">
      <w:pPr>
        <w:pStyle w:val="berschrift1"/>
      </w:pPr>
      <w:bookmarkStart w:id="2" w:name="_Toc107317315"/>
      <w:bookmarkStart w:id="3" w:name="_Ref108615658"/>
      <w:bookmarkStart w:id="4" w:name="_Ref106638137"/>
      <w:bookmarkStart w:id="5" w:name="_Toc112761598"/>
      <w:r w:rsidRPr="009C7FA5">
        <w:lastRenderedPageBreak/>
        <w:t>Einleitung</w:t>
      </w:r>
      <w:bookmarkEnd w:id="2"/>
      <w:bookmarkEnd w:id="3"/>
      <w:bookmarkEnd w:id="4"/>
      <w:bookmarkEnd w:id="5"/>
    </w:p>
    <w:p w14:paraId="0D3212CB" w14:textId="79C427F6" w:rsidR="001B06B2" w:rsidRDefault="00C05525" w:rsidP="001B06B2">
      <w:pPr>
        <w:rPr>
          <w:i/>
          <w:iCs/>
        </w:rPr>
      </w:pPr>
      <w:r w:rsidRPr="00C05525">
        <w:rPr>
          <w:i/>
          <w:iCs/>
        </w:rPr>
        <w:t>Hier steht dein Text. Dafür sollte die Standardformatierung genutzt werden!</w:t>
      </w:r>
      <w:r w:rsidR="0035712E">
        <w:rPr>
          <w:i/>
          <w:iCs/>
        </w:rPr>
        <w:t xml:space="preserve"> Um die Schrift (Lucida Sans Unicode) darzustellen und zu nutzen muss diese installiert werden. Der Download steht bspw. </w:t>
      </w:r>
      <w:r w:rsidR="0035712E" w:rsidRPr="0035712E">
        <w:rPr>
          <w:i/>
          <w:iCs/>
        </w:rPr>
        <w:t>unter</w:t>
      </w:r>
      <w:r w:rsidR="0035712E">
        <w:rPr>
          <w:i/>
          <w:iCs/>
        </w:rPr>
        <w:t xml:space="preserve"> </w:t>
      </w:r>
      <w:hyperlink r:id="rId19" w:history="1">
        <w:r w:rsidR="0035712E" w:rsidRPr="00F32937">
          <w:rPr>
            <w:rStyle w:val="Hyperlink"/>
            <w:i/>
            <w:iCs/>
          </w:rPr>
          <w:t>https://de.ffonts.net/Lucida-Sans-Unicode.font.download</w:t>
        </w:r>
      </w:hyperlink>
      <w:r w:rsidR="0035712E">
        <w:rPr>
          <w:i/>
          <w:iCs/>
        </w:rPr>
        <w:t xml:space="preserve"> zur Verfügung.</w:t>
      </w:r>
    </w:p>
    <w:p w14:paraId="753DF370" w14:textId="1466AA2E" w:rsidR="00242BAC" w:rsidRDefault="00242BAC" w:rsidP="001B06B2">
      <w:pPr>
        <w:rPr>
          <w:i/>
          <w:iCs/>
        </w:rPr>
      </w:pPr>
      <w:r>
        <w:rPr>
          <w:i/>
          <w:iCs/>
        </w:rPr>
        <w:t>Für Überschriften sollten die jeweiligen Überschriften in den Formatvorlagen genutzt werden. So findet eine automatische Nummerierung und gleichzeitig eine Eintragung in das Inhaltsverzeichnis statt.</w:t>
      </w:r>
    </w:p>
    <w:p w14:paraId="419B68DF" w14:textId="1E5853AF" w:rsidR="000B6902" w:rsidRPr="00C05525" w:rsidRDefault="000B6902" w:rsidP="001B06B2">
      <w:pPr>
        <w:rPr>
          <w:i/>
          <w:iCs/>
        </w:rPr>
      </w:pPr>
      <w:r>
        <w:rPr>
          <w:i/>
          <w:iCs/>
        </w:rPr>
        <w:t xml:space="preserve">Tabellen: Tabellen sollten wissenschaftlich aufgebaut sein. Ein Beispiel dafür findet sich in  </w:t>
      </w:r>
      <w:r>
        <w:rPr>
          <w:i/>
          <w:iCs/>
        </w:rPr>
        <w:fldChar w:fldCharType="begin"/>
      </w:r>
      <w:r>
        <w:rPr>
          <w:i/>
          <w:iCs/>
        </w:rPr>
        <w:instrText xml:space="preserve"> REF _Ref112761275 \h </w:instrText>
      </w:r>
      <w:r>
        <w:rPr>
          <w:i/>
          <w:iCs/>
        </w:rPr>
      </w:r>
      <w:r>
        <w:rPr>
          <w:i/>
          <w:iCs/>
        </w:rPr>
        <w:fldChar w:fldCharType="separate"/>
      </w:r>
      <w:r w:rsidR="004E27EE">
        <w:t xml:space="preserve">Tabelle </w:t>
      </w:r>
      <w:r w:rsidR="004E27EE">
        <w:rPr>
          <w:noProof/>
        </w:rPr>
        <w:t>1</w:t>
      </w:r>
      <w:r>
        <w:rPr>
          <w:i/>
          <w:iCs/>
        </w:rPr>
        <w:fldChar w:fldCharType="end"/>
      </w:r>
      <w:r>
        <w:rPr>
          <w:i/>
          <w:iCs/>
        </w:rPr>
        <w:t xml:space="preserve">. Die Standardformatierung dieses Dokumentes sollte diese beinhalten. In der Darstellung ist Word manchmal nicht ganz korrekt, da kann es helfen die Zoomstufe des Dokuments zu verändern um die Tabellendarstellung zu zwingen sich zu aktualisieren. </w:t>
      </w:r>
    </w:p>
    <w:p w14:paraId="2C798B35" w14:textId="286EAFC4" w:rsidR="00FE4AAF" w:rsidRDefault="00FE4AAF" w:rsidP="00FE4AAF">
      <w:pPr>
        <w:pStyle w:val="Beschriftung"/>
      </w:pPr>
      <w:bookmarkStart w:id="6" w:name="_Ref112761275"/>
      <w:bookmarkStart w:id="7" w:name="_Toc112761604"/>
      <w:bookmarkStart w:id="8" w:name="_Ref102493868"/>
      <w:r>
        <w:t xml:space="preserve">Tabelle </w:t>
      </w:r>
      <w:r>
        <w:fldChar w:fldCharType="begin"/>
      </w:r>
      <w:r>
        <w:instrText xml:space="preserve"> SEQ Tabelle \* ARABIC </w:instrText>
      </w:r>
      <w:r>
        <w:fldChar w:fldCharType="separate"/>
      </w:r>
      <w:r w:rsidR="004E27EE">
        <w:rPr>
          <w:noProof/>
        </w:rPr>
        <w:t>1</w:t>
      </w:r>
      <w:r>
        <w:fldChar w:fldCharType="end"/>
      </w:r>
      <w:bookmarkEnd w:id="6"/>
      <w:r>
        <w:t>:</w:t>
      </w:r>
      <w:r>
        <w:tab/>
        <w:t>Temperaturniveaus von CSP-Technologien</w:t>
      </w:r>
      <w:bookmarkEnd w:id="7"/>
    </w:p>
    <w:p w14:paraId="53758592" w14:textId="4F6DFD0F" w:rsidR="00FE4AAF" w:rsidRPr="00FE4AAF" w:rsidRDefault="00000000" w:rsidP="00FE4AAF">
      <w:pPr>
        <w:pStyle w:val="Beschriftung2"/>
      </w:pPr>
      <w:sdt>
        <w:sdtPr>
          <w:alias w:val="To edit, see citavi.com/edit"/>
          <w:tag w:val="CitaviPlaceholder#9b148ad4-2898-4924-9e5d-ee957b140491"/>
          <w:id w:val="2130053768"/>
          <w:placeholder>
            <w:docPart w:val="176FDA60C16E4575B2F6A8E08DD471F4"/>
          </w:placeholder>
        </w:sdtPr>
        <w:sdtContent>
          <w:r w:rsidR="00FE4AAF">
            <w:fldChar w:fldCharType="begin"/>
          </w:r>
          <w:r w:rsidR="00FE4A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WM2NTIwLWExMDYtNDA1OS1hMWE2LWFhYTI3MDVjZWMwNCIsIlJhbmdlTGVuZ3RoIjozNSwiUmVmZXJlbmNlSWQiOiI0Yzk5MGRlYS1kY2ZlLTQ4MzMtODYwYS1iYTEwYTZmZTM1MD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aWFzcy1wb3RzZGFtLmRlL3NpdGVzL2RlZmF1bHQvZmlsZXMvZmlsZXMvZmFjdHNoZWV0XzAyX2RlX2tvbnplbnRyaWVydGVfc29sYXJlbmVyZ2llLnBkZiIsIlVyaVN0cmluZyI6Imh0dHBzOi8vd3d3Lmlhc3MtcG90c2RhbS5kZS9zaXRlcy9kZWZhdWx0L2ZpbGVzL2ZpbGVzL2ZhY3RzaGVldF8wMl9kZV9rb256ZW50cmllcnRlX3NvbGFyZW5lcmdpZ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2Z2wuIFF1YWRlciB1bmQgU3TDvGNrcmFkIDIwMTYsIFMuIDMifV19LCJUYWciOiJDaXRhdmlQbGFjZWhvbGRlciM5YjE0OGFkNC0yODk4LTQ5MjQtOWU1ZC1lZTk1N2IxNDA0OTEiLCJUZXh0IjoidmdsLiBRdWFkZXIgdW5kIFN0w7xja3JhZCAyMDE2LCBTLiAzIiwiV0FJVmVyc2lvbiI6IjYuMTIuMC4wIn0=}</w:instrText>
          </w:r>
          <w:r w:rsidR="00FE4AAF">
            <w:fldChar w:fldCharType="separate"/>
          </w:r>
          <w:hyperlink w:anchor="_CTVL0014c990deadcfe4833860aba10a6fe3506" w:tooltip="Quader, Mohammed; Stückrad, Stefan (2016): Konzentrierte Solarenergie. Institute for Advanced Sustainability Studies. Online verfügbar unter https://w…" w:history="1">
            <w:r w:rsidR="00FE4AAF">
              <w:t>vgl. Quader und Stückrad 2016, S. 3</w:t>
            </w:r>
          </w:hyperlink>
          <w:r w:rsidR="00FE4AAF">
            <w:fldChar w:fldCharType="end"/>
          </w:r>
        </w:sdtContent>
      </w:sdt>
    </w:p>
    <w:tbl>
      <w:tblPr>
        <w:tblStyle w:val="WissenschaftlichmitErgebniszeile"/>
        <w:tblW w:w="0" w:type="auto"/>
        <w:tblLook w:val="04A0" w:firstRow="1" w:lastRow="0" w:firstColumn="1" w:lastColumn="0" w:noHBand="0" w:noVBand="1"/>
      </w:tblPr>
      <w:tblGrid>
        <w:gridCol w:w="2878"/>
        <w:gridCol w:w="2879"/>
        <w:gridCol w:w="2690"/>
      </w:tblGrid>
      <w:tr w:rsidR="00ED41BF" w14:paraId="359FD33A" w14:textId="77777777" w:rsidTr="007B6C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2CDFD369" w14:textId="77777777" w:rsidR="00ED41BF" w:rsidRDefault="00ED41BF" w:rsidP="001D6B8F">
            <w:pPr>
              <w:jc w:val="center"/>
            </w:pPr>
            <w:r>
              <w:t>Bündelungsmethode</w:t>
            </w:r>
          </w:p>
        </w:tc>
        <w:tc>
          <w:tcPr>
            <w:tcW w:w="2851" w:type="dxa"/>
          </w:tcPr>
          <w:p w14:paraId="21BE2C34" w14:textId="77777777" w:rsidR="00ED41BF" w:rsidRDefault="00ED41BF" w:rsidP="001D6B8F">
            <w:pPr>
              <w:jc w:val="center"/>
              <w:cnfStyle w:val="100000000000" w:firstRow="1" w:lastRow="0" w:firstColumn="0" w:lastColumn="0" w:oddVBand="0" w:evenVBand="0" w:oddHBand="0" w:evenHBand="0" w:firstRowFirstColumn="0" w:firstRowLastColumn="0" w:lastRowFirstColumn="0" w:lastRowLastColumn="0"/>
            </w:pPr>
            <w:r>
              <w:t>Technologie</w:t>
            </w:r>
          </w:p>
        </w:tc>
        <w:tc>
          <w:tcPr>
            <w:tcW w:w="2648" w:type="dxa"/>
          </w:tcPr>
          <w:p w14:paraId="17B27E31" w14:textId="77777777" w:rsidR="00ED41BF" w:rsidRDefault="00ED41BF" w:rsidP="001D6B8F">
            <w:pPr>
              <w:jc w:val="center"/>
              <w:cnfStyle w:val="100000000000" w:firstRow="1" w:lastRow="0" w:firstColumn="0" w:lastColumn="0" w:oddVBand="0" w:evenVBand="0" w:oddHBand="0" w:evenHBand="0" w:firstRowFirstColumn="0" w:firstRowLastColumn="0" w:lastRowFirstColumn="0" w:lastRowLastColumn="0"/>
            </w:pPr>
            <w:r>
              <w:t>Erreichbare Temperaturen [C°]</w:t>
            </w:r>
          </w:p>
        </w:tc>
      </w:tr>
      <w:tr w:rsidR="00ED41BF" w14:paraId="55B79A41" w14:textId="77777777" w:rsidTr="007B6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vMerge w:val="restart"/>
          </w:tcPr>
          <w:p w14:paraId="4F771F1A" w14:textId="77777777" w:rsidR="00ED41BF" w:rsidRPr="0094065F" w:rsidRDefault="00ED41BF" w:rsidP="001D6B8F">
            <w:pPr>
              <w:jc w:val="center"/>
              <w:rPr>
                <w:b/>
                <w:bCs/>
              </w:rPr>
            </w:pPr>
            <w:r w:rsidRPr="0094065F">
              <w:t>Punktfokussierung</w:t>
            </w:r>
          </w:p>
        </w:tc>
        <w:tc>
          <w:tcPr>
            <w:tcW w:w="2851" w:type="dxa"/>
          </w:tcPr>
          <w:p w14:paraId="27F109C7" w14:textId="77777777" w:rsidR="00ED41BF" w:rsidRPr="0094065F" w:rsidRDefault="00ED41BF" w:rsidP="001D6B8F">
            <w:pPr>
              <w:jc w:val="center"/>
              <w:cnfStyle w:val="000000100000" w:firstRow="0" w:lastRow="0" w:firstColumn="0" w:lastColumn="0" w:oddVBand="0" w:evenVBand="0" w:oddHBand="1" w:evenHBand="0" w:firstRowFirstColumn="0" w:firstRowLastColumn="0" w:lastRowFirstColumn="0" w:lastRowLastColumn="0"/>
              <w:rPr>
                <w:b/>
                <w:bCs/>
              </w:rPr>
            </w:pPr>
            <w:r w:rsidRPr="0094065F">
              <w:t>Solarturm</w:t>
            </w:r>
          </w:p>
        </w:tc>
        <w:tc>
          <w:tcPr>
            <w:tcW w:w="2648" w:type="dxa"/>
          </w:tcPr>
          <w:p w14:paraId="6510EF42" w14:textId="77777777" w:rsidR="00ED41BF" w:rsidRPr="0094065F" w:rsidRDefault="00ED41BF" w:rsidP="001D6B8F">
            <w:pPr>
              <w:jc w:val="center"/>
              <w:cnfStyle w:val="000000100000" w:firstRow="0" w:lastRow="0" w:firstColumn="0" w:lastColumn="0" w:oddVBand="0" w:evenVBand="0" w:oddHBand="1" w:evenHBand="0" w:firstRowFirstColumn="0" w:firstRowLastColumn="0" w:lastRowFirstColumn="0" w:lastRowLastColumn="0"/>
              <w:rPr>
                <w:b/>
                <w:bCs/>
              </w:rPr>
            </w:pPr>
            <w:r w:rsidRPr="0094065F">
              <w:t>800-1000</w:t>
            </w:r>
          </w:p>
        </w:tc>
      </w:tr>
      <w:tr w:rsidR="00ED41BF" w14:paraId="544280B1" w14:textId="77777777" w:rsidTr="007B6CD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vMerge/>
          </w:tcPr>
          <w:p w14:paraId="7FA5A34D" w14:textId="77777777" w:rsidR="00ED41BF" w:rsidRPr="0094065F" w:rsidRDefault="00ED41BF" w:rsidP="001D6B8F">
            <w:pPr>
              <w:jc w:val="center"/>
              <w:rPr>
                <w:b/>
                <w:bCs/>
              </w:rPr>
            </w:pPr>
          </w:p>
        </w:tc>
        <w:tc>
          <w:tcPr>
            <w:tcW w:w="2851" w:type="dxa"/>
          </w:tcPr>
          <w:p w14:paraId="1076AC33" w14:textId="77777777" w:rsidR="00ED41BF" w:rsidRPr="0094065F" w:rsidRDefault="00ED41BF" w:rsidP="001D6B8F">
            <w:pPr>
              <w:jc w:val="center"/>
              <w:cnfStyle w:val="000000010000" w:firstRow="0" w:lastRow="0" w:firstColumn="0" w:lastColumn="0" w:oddVBand="0" w:evenVBand="0" w:oddHBand="0" w:evenHBand="1" w:firstRowFirstColumn="0" w:firstRowLastColumn="0" w:lastRowFirstColumn="0" w:lastRowLastColumn="0"/>
              <w:rPr>
                <w:b/>
                <w:bCs/>
              </w:rPr>
            </w:pPr>
            <w:r w:rsidRPr="0094065F">
              <w:t>Solar-Sterling-Anlage</w:t>
            </w:r>
          </w:p>
        </w:tc>
        <w:tc>
          <w:tcPr>
            <w:tcW w:w="2648" w:type="dxa"/>
          </w:tcPr>
          <w:p w14:paraId="33B8D14F" w14:textId="77777777" w:rsidR="00ED41BF" w:rsidRPr="0094065F" w:rsidRDefault="00ED41BF" w:rsidP="001D6B8F">
            <w:pPr>
              <w:jc w:val="center"/>
              <w:cnfStyle w:val="000000010000" w:firstRow="0" w:lastRow="0" w:firstColumn="0" w:lastColumn="0" w:oddVBand="0" w:evenVBand="0" w:oddHBand="0" w:evenHBand="1" w:firstRowFirstColumn="0" w:firstRowLastColumn="0" w:lastRowFirstColumn="0" w:lastRowLastColumn="0"/>
              <w:rPr>
                <w:b/>
                <w:bCs/>
              </w:rPr>
            </w:pPr>
            <w:r w:rsidRPr="0094065F">
              <w:t>&gt;1000</w:t>
            </w:r>
          </w:p>
        </w:tc>
      </w:tr>
      <w:tr w:rsidR="00ED41BF" w14:paraId="26758D4D" w14:textId="77777777" w:rsidTr="007B6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vMerge w:val="restart"/>
          </w:tcPr>
          <w:p w14:paraId="164FDA99" w14:textId="77777777" w:rsidR="00ED41BF" w:rsidRPr="0094065F" w:rsidRDefault="00ED41BF" w:rsidP="001D6B8F">
            <w:pPr>
              <w:jc w:val="center"/>
              <w:rPr>
                <w:b/>
                <w:bCs/>
              </w:rPr>
            </w:pPr>
            <w:r w:rsidRPr="0094065F">
              <w:t>Linienfokussierung</w:t>
            </w:r>
          </w:p>
        </w:tc>
        <w:tc>
          <w:tcPr>
            <w:tcW w:w="2851" w:type="dxa"/>
          </w:tcPr>
          <w:p w14:paraId="1081E053" w14:textId="77777777" w:rsidR="00ED41BF" w:rsidRPr="0094065F" w:rsidRDefault="00ED41BF" w:rsidP="001D6B8F">
            <w:pPr>
              <w:jc w:val="center"/>
              <w:cnfStyle w:val="000000100000" w:firstRow="0" w:lastRow="0" w:firstColumn="0" w:lastColumn="0" w:oddVBand="0" w:evenVBand="0" w:oddHBand="1" w:evenHBand="0" w:firstRowFirstColumn="0" w:firstRowLastColumn="0" w:lastRowFirstColumn="0" w:lastRowLastColumn="0"/>
              <w:rPr>
                <w:b/>
                <w:bCs/>
              </w:rPr>
            </w:pPr>
            <w:r w:rsidRPr="0094065F">
              <w:t>Parabolrinnenspiegel</w:t>
            </w:r>
          </w:p>
        </w:tc>
        <w:tc>
          <w:tcPr>
            <w:tcW w:w="2648" w:type="dxa"/>
          </w:tcPr>
          <w:p w14:paraId="6187813B" w14:textId="77777777" w:rsidR="00ED41BF" w:rsidRPr="0094065F" w:rsidRDefault="00ED41BF" w:rsidP="001D6B8F">
            <w:pPr>
              <w:jc w:val="center"/>
              <w:cnfStyle w:val="000000100000" w:firstRow="0" w:lastRow="0" w:firstColumn="0" w:lastColumn="0" w:oddVBand="0" w:evenVBand="0" w:oddHBand="1" w:evenHBand="0" w:firstRowFirstColumn="0" w:firstRowLastColumn="0" w:lastRowFirstColumn="0" w:lastRowLastColumn="0"/>
              <w:rPr>
                <w:b/>
                <w:bCs/>
              </w:rPr>
            </w:pPr>
            <w:r w:rsidRPr="0094065F">
              <w:t>350-500</w:t>
            </w:r>
          </w:p>
        </w:tc>
      </w:tr>
      <w:tr w:rsidR="00ED41BF" w14:paraId="7820B00C" w14:textId="77777777" w:rsidTr="007B6CD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vMerge/>
          </w:tcPr>
          <w:p w14:paraId="06BA86C9" w14:textId="77777777" w:rsidR="00ED41BF" w:rsidRPr="0094065F" w:rsidRDefault="00ED41BF" w:rsidP="001D6B8F">
            <w:pPr>
              <w:jc w:val="center"/>
              <w:rPr>
                <w:b/>
                <w:bCs/>
              </w:rPr>
            </w:pPr>
          </w:p>
        </w:tc>
        <w:tc>
          <w:tcPr>
            <w:tcW w:w="2851" w:type="dxa"/>
          </w:tcPr>
          <w:p w14:paraId="3CD18F42" w14:textId="77777777" w:rsidR="00ED41BF" w:rsidRPr="0094065F" w:rsidRDefault="00ED41BF" w:rsidP="001D6B8F">
            <w:pPr>
              <w:jc w:val="center"/>
              <w:cnfStyle w:val="000000010000" w:firstRow="0" w:lastRow="0" w:firstColumn="0" w:lastColumn="0" w:oddVBand="0" w:evenVBand="0" w:oddHBand="0" w:evenHBand="1" w:firstRowFirstColumn="0" w:firstRowLastColumn="0" w:lastRowFirstColumn="0" w:lastRowLastColumn="0"/>
              <w:rPr>
                <w:b/>
                <w:bCs/>
              </w:rPr>
            </w:pPr>
            <w:r w:rsidRPr="0094065F">
              <w:t>Linear-Fresnel-System</w:t>
            </w:r>
          </w:p>
        </w:tc>
        <w:tc>
          <w:tcPr>
            <w:tcW w:w="2648" w:type="dxa"/>
          </w:tcPr>
          <w:p w14:paraId="4E71A055" w14:textId="77777777" w:rsidR="00ED41BF" w:rsidRPr="0094065F" w:rsidRDefault="00ED41BF" w:rsidP="001D6B8F">
            <w:pPr>
              <w:keepNext/>
              <w:jc w:val="center"/>
              <w:cnfStyle w:val="000000010000" w:firstRow="0" w:lastRow="0" w:firstColumn="0" w:lastColumn="0" w:oddVBand="0" w:evenVBand="0" w:oddHBand="0" w:evenHBand="1" w:firstRowFirstColumn="0" w:firstRowLastColumn="0" w:lastRowFirstColumn="0" w:lastRowLastColumn="0"/>
              <w:rPr>
                <w:b/>
                <w:bCs/>
              </w:rPr>
            </w:pPr>
            <w:r w:rsidRPr="0094065F">
              <w:t>350-500</w:t>
            </w:r>
          </w:p>
        </w:tc>
      </w:tr>
    </w:tbl>
    <w:p w14:paraId="4C5B5799" w14:textId="77777777" w:rsidR="007B6CD5" w:rsidRPr="007B6CD5" w:rsidRDefault="007B6CD5" w:rsidP="007B6CD5"/>
    <w:p w14:paraId="1D1F917F" w14:textId="77777777" w:rsidR="00FE4AAF" w:rsidRDefault="00ED41BF" w:rsidP="00FE4AAF">
      <w:pPr>
        <w:keepNext/>
        <w:jc w:val="left"/>
      </w:pPr>
      <w:bookmarkStart w:id="9" w:name="_CTVK001a5ed6507eff345759b36466985470a8d"/>
      <w:r>
        <w:rPr>
          <w:noProof/>
        </w:rPr>
        <w:lastRenderedPageBreak/>
        <w:drawing>
          <wp:inline distT="0" distB="0" distL="0" distR="0" wp14:anchorId="05EA3113" wp14:editId="5476940B">
            <wp:extent cx="5294160" cy="1831975"/>
            <wp:effectExtent l="0" t="0" r="1905" b="0"/>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75307" cy="1860055"/>
                    </a:xfrm>
                    <a:prstGeom prst="rect">
                      <a:avLst/>
                    </a:prstGeom>
                  </pic:spPr>
                </pic:pic>
              </a:graphicData>
            </a:graphic>
          </wp:inline>
        </w:drawing>
      </w:r>
      <w:bookmarkStart w:id="10" w:name="_Toc109805339"/>
      <w:bookmarkEnd w:id="9"/>
    </w:p>
    <w:p w14:paraId="22944B4B" w14:textId="3E291C22" w:rsidR="00FE4AAF" w:rsidRDefault="00FE4AAF" w:rsidP="00FE4AAF">
      <w:pPr>
        <w:pStyle w:val="Beschriftung"/>
      </w:pPr>
      <w:bookmarkStart w:id="11" w:name="_Ref112755374"/>
      <w:bookmarkStart w:id="12" w:name="_Toc112761603"/>
      <w:r>
        <w:t xml:space="preserve">Abbildung </w:t>
      </w:r>
      <w:r>
        <w:fldChar w:fldCharType="begin"/>
      </w:r>
      <w:r>
        <w:instrText xml:space="preserve"> SEQ Abbildung \* ARABIC </w:instrText>
      </w:r>
      <w:r>
        <w:fldChar w:fldCharType="separate"/>
      </w:r>
      <w:r w:rsidR="004E27EE">
        <w:rPr>
          <w:noProof/>
        </w:rPr>
        <w:t>1</w:t>
      </w:r>
      <w:r>
        <w:fldChar w:fldCharType="end"/>
      </w:r>
      <w:bookmarkEnd w:id="11"/>
      <w:r>
        <w:t>:</w:t>
      </w:r>
      <w:r>
        <w:tab/>
        <w:t>Parabolrinnenspiegel (a) und Fresnel-Spiegel-System (b)</w:t>
      </w:r>
      <w:bookmarkEnd w:id="12"/>
    </w:p>
    <w:p w14:paraId="016F2170" w14:textId="3C525366" w:rsidR="007B6CD5" w:rsidRDefault="00000000" w:rsidP="00FE4AAF">
      <w:pPr>
        <w:pStyle w:val="Beschriftung2"/>
      </w:pPr>
      <w:sdt>
        <w:sdtPr>
          <w:alias w:val="To edit, see citavi.com/edit"/>
          <w:tag w:val="CitaviPlaceholder#e097716a-e05a-408f-b4cf-ce25c30ccec0"/>
          <w:id w:val="444742656"/>
          <w:placeholder>
            <w:docPart w:val="4980E1ADF3084B429AC96CBD9AA63142"/>
          </w:placeholder>
        </w:sdtPr>
        <w:sdtContent>
          <w:r w:rsidR="00FE4AAF">
            <w:fldChar w:fldCharType="begin"/>
          </w:r>
          <w:r w:rsidR="00FE4A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VlZDY1MDctZWZmMy00NTc1LTliMzYtNDY2OTg1NDcwYThkIiwiSWQiOiJjZDZhMzQxMC05ZGI0LTRkNmEtYWZjOC1iYTE3ZTU5ZDczNGUiLCJSYW5nZUxlbmd0aCI6NDEsIlJlZmVyZW5jZUlkIjoiNDViMTEwZGMtN2FlNi00MDcwLWE1ODgtNWQwNDIzN2UxMjE3IiwiTm9QYXIiOnRydWU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5NiIsIlN0YXJ0UGFnZSI6eyIkaWQiOiI1IiwiJHR5cGUiOiJTd2lzc0FjYWRlbWljLlBhZ2VOdW1iZXIsIFN3aXNzQWNhZGVtaWMiLCJJc0Z1bGx5TnVtZXJpYyI6dHJ1ZSwiTnVtYmVyIjo5NiwiTnVtYmVyaW5nVHlwZSI6MCwiTnVtZXJhbFN5c3RlbSI6MCwiT3JpZ2luYWxTdHJpbmciOiI5NiIsIlByZXR0eVN0cmluZyI6Ijk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pvbmFzXFxBcHBEYXRhXFxMb2NhbFxcVGVtcFxcd2FlYXJyZW4uanBnIiwiVXJpU3RyaW5nIjoiNDViMTEwZGMtN2FlNi00MDcwLWE1ODgtNWQwNDIzN2UxMjE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k0ODgt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YyLTU5NDg4LTkiLCJVcmlTdHJpbmciOiJodHRwczovL2RvaS5vcmcvMTAuMTAwNy85NzgtMy02NjItNTk0ODgt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2Z2wuIFNjaGFiYmFjaCB1bmQgTGVpYmJyYW5kdCAyMDIxLCBTLiA5NiJ9XX0sIlRhZyI6IkNpdGF2aVBsYWNlaG9sZGVyI2UwOTc3MTZhLWUwNWEtNDA4Zi1iNGNmLWNlMjVjMzBjY2VjMCIsIlRleHQiOiJ2Z2wuIFNjaGFiYmFjaCB1bmQgTGVpYmJyYW5kdCAyMDIxLCBTLiA5NiIsIldBSVZlcnNpb24iOiI2LjEyLjAuMCJ9}</w:instrText>
          </w:r>
          <w:r w:rsidR="00FE4AAF">
            <w:fldChar w:fldCharType="separate"/>
          </w:r>
          <w:hyperlink w:anchor="_CTVL00145b110dc7ae64070a5885d04237e1217" w:tooltip="Schabbach, Thomas; Leibbrandt, Pascal (2021): Solarthermie. Berlin, Heidelberg: Springer Berlin Heidelberg." w:history="1">
            <w:r w:rsidR="00FE4AAF">
              <w:t>vgl. Schabbach und Leibbrandt 2021, S. 96</w:t>
            </w:r>
          </w:hyperlink>
          <w:r w:rsidR="00FE4AAF">
            <w:fldChar w:fldCharType="end"/>
          </w:r>
        </w:sdtContent>
      </w:sdt>
      <w:bookmarkEnd w:id="10"/>
    </w:p>
    <w:p w14:paraId="5FE6D760" w14:textId="77777777" w:rsidR="00FE4AAF" w:rsidRPr="00FE4AAF" w:rsidRDefault="00FE4AAF" w:rsidP="00FE4AAF"/>
    <w:p w14:paraId="7882CCA7" w14:textId="521ED507" w:rsidR="00C05525" w:rsidRDefault="00C05525" w:rsidP="007B6CD5">
      <w:pPr>
        <w:rPr>
          <w:i/>
          <w:iCs/>
        </w:rPr>
      </w:pPr>
      <w:r w:rsidRPr="00FE4AAF">
        <w:rPr>
          <w:i/>
          <w:iCs/>
        </w:rPr>
        <w:t xml:space="preserve">Tabellenbeschriftungen stehen oberhalb der Tabelle. Abbildungsbeschriftungen unterhalb. </w:t>
      </w:r>
      <w:r w:rsidRPr="00C05525">
        <w:rPr>
          <w:i/>
          <w:iCs/>
        </w:rPr>
        <w:t>Die Quelle für Abbildungen oder Tabellen steh</w:t>
      </w:r>
      <w:r w:rsidR="00FE4AAF">
        <w:rPr>
          <w:i/>
          <w:iCs/>
        </w:rPr>
        <w:t>t</w:t>
      </w:r>
      <w:r w:rsidRPr="00C05525">
        <w:rPr>
          <w:i/>
          <w:iCs/>
        </w:rPr>
        <w:t xml:space="preserve"> in der zweiten Zeile der Beschreibung. Wird nach der </w:t>
      </w:r>
      <w:r w:rsidR="00FE4AAF">
        <w:rPr>
          <w:i/>
          <w:iCs/>
        </w:rPr>
        <w:t xml:space="preserve">ersten Zeile der </w:t>
      </w:r>
      <w:r w:rsidRPr="00C05525">
        <w:rPr>
          <w:i/>
          <w:iCs/>
        </w:rPr>
        <w:t xml:space="preserve">Beschreibung ein Zeilenumbruch vorgenommen, gelangt man automatisch in diese Zeile, in der die Quelle kursiv eingetragen werden kann. </w:t>
      </w:r>
      <w:r w:rsidR="00FE4AAF">
        <w:rPr>
          <w:i/>
          <w:iCs/>
        </w:rPr>
        <w:t xml:space="preserve">Beschriftungen der Tabelle sollten zunächst ohne weitere Beschreibung erfolgen. Anschließend muss ein Einzug über </w:t>
      </w:r>
      <w:r w:rsidR="00FE4AAF" w:rsidRPr="0035712E">
        <w:rPr>
          <w:b/>
          <w:bCs/>
          <w:i/>
          <w:iCs/>
        </w:rPr>
        <w:t>TAB</w:t>
      </w:r>
      <w:r w:rsidR="0035712E">
        <w:rPr>
          <w:b/>
          <w:bCs/>
          <w:i/>
          <w:iCs/>
        </w:rPr>
        <w:t xml:space="preserve"> </w:t>
      </w:r>
      <w:r w:rsidR="004E27EE">
        <w:rPr>
          <w:bCs/>
          <w:i/>
          <w:iCs/>
        </w:rPr>
        <w:t xml:space="preserve">ohne Leerzeichen </w:t>
      </w:r>
      <w:r w:rsidR="0035712E">
        <w:rPr>
          <w:bCs/>
          <w:i/>
          <w:iCs/>
        </w:rPr>
        <w:t>erfolgen um die oben dargestellten Beschriftungen zu erhalten. Beschriftungen sollten nie händisch, sondern immer als von Word eingefügte Formatierung erfolgen. Entweder durch rechts</w:t>
      </w:r>
      <w:r w:rsidR="00242BAC">
        <w:rPr>
          <w:bCs/>
          <w:i/>
          <w:iCs/>
        </w:rPr>
        <w:t>k</w:t>
      </w:r>
      <w:r w:rsidR="0035712E">
        <w:rPr>
          <w:bCs/>
          <w:i/>
          <w:iCs/>
        </w:rPr>
        <w:t xml:space="preserve">lick auf das Element oder im Reiter Referenzen </w:t>
      </w:r>
      <w:r w:rsidR="0035712E" w:rsidRPr="0035712E">
        <w:rPr>
          <w:bCs/>
          <w:i/>
          <w:iCs/>
        </w:rPr>
        <w:sym w:font="Wingdings" w:char="F0E0"/>
      </w:r>
      <w:r w:rsidR="0035712E">
        <w:rPr>
          <w:bCs/>
          <w:i/>
          <w:iCs/>
        </w:rPr>
        <w:t xml:space="preserve"> Beschriftung einfügen. Dies ermöglicht die Aufnahme in automatische Verweise und das Nutzen von Querverweisen im Text, die sich mit ändernder Tabellen oder Abbildungsnummer ändern und als Links genutzt werden können. Hier beispielsweise mal auf</w:t>
      </w:r>
      <w:r w:rsidR="0035712E" w:rsidRPr="00242BAC">
        <w:rPr>
          <w:b/>
          <w:i/>
          <w:iCs/>
        </w:rPr>
        <w:t xml:space="preserve"> </w:t>
      </w:r>
      <w:r w:rsidR="00242BAC" w:rsidRPr="00242BAC">
        <w:rPr>
          <w:b/>
          <w:i/>
          <w:iCs/>
        </w:rPr>
        <w:fldChar w:fldCharType="begin"/>
      </w:r>
      <w:r w:rsidR="00242BAC" w:rsidRPr="00242BAC">
        <w:rPr>
          <w:b/>
          <w:i/>
          <w:iCs/>
        </w:rPr>
        <w:instrText xml:space="preserve"> REF _Ref112755374 \h </w:instrText>
      </w:r>
      <w:r w:rsidR="00242BAC">
        <w:rPr>
          <w:b/>
          <w:i/>
          <w:iCs/>
        </w:rPr>
        <w:instrText xml:space="preserve"> \* MERGEFORMAT </w:instrText>
      </w:r>
      <w:r w:rsidR="00242BAC" w:rsidRPr="00242BAC">
        <w:rPr>
          <w:b/>
          <w:i/>
          <w:iCs/>
        </w:rPr>
      </w:r>
      <w:r w:rsidR="00242BAC" w:rsidRPr="00242BAC">
        <w:rPr>
          <w:b/>
          <w:i/>
          <w:iCs/>
        </w:rPr>
        <w:fldChar w:fldCharType="separate"/>
      </w:r>
      <w:r w:rsidR="004E27EE" w:rsidRPr="004E27EE">
        <w:rPr>
          <w:b/>
        </w:rPr>
        <w:t xml:space="preserve">Abbildung </w:t>
      </w:r>
      <w:r w:rsidR="004E27EE" w:rsidRPr="004E27EE">
        <w:rPr>
          <w:b/>
          <w:noProof/>
        </w:rPr>
        <w:t>1</w:t>
      </w:r>
      <w:r w:rsidR="00242BAC" w:rsidRPr="00242BAC">
        <w:rPr>
          <w:b/>
          <w:i/>
          <w:iCs/>
        </w:rPr>
        <w:fldChar w:fldCharType="end"/>
      </w:r>
      <w:r w:rsidR="00242BAC">
        <w:rPr>
          <w:b/>
          <w:i/>
          <w:iCs/>
        </w:rPr>
        <w:t xml:space="preserve"> </w:t>
      </w:r>
      <w:r w:rsidR="00242BAC">
        <w:rPr>
          <w:i/>
          <w:iCs/>
        </w:rPr>
        <w:t xml:space="preserve">klicken. Die in Beschriftungen entstandenen Felder müssen aktualisiert werden. Das gilt ebenso für die verschiedenen Verzeichnisse. Dies kann einzeln entstehen oder aber für das gesamte Dokument. Über </w:t>
      </w:r>
      <w:r w:rsidR="00242BAC" w:rsidRPr="00242BAC">
        <w:rPr>
          <w:b/>
          <w:i/>
          <w:iCs/>
        </w:rPr>
        <w:t>STRG+A</w:t>
      </w:r>
      <w:r w:rsidR="00242BAC">
        <w:rPr>
          <w:i/>
          <w:iCs/>
        </w:rPr>
        <w:t xml:space="preserve"> kann das gesamte Dokument markiert werden. Anschließend </w:t>
      </w:r>
      <w:r w:rsidR="00242BAC" w:rsidRPr="00242BAC">
        <w:rPr>
          <w:b/>
          <w:i/>
          <w:iCs/>
        </w:rPr>
        <w:t>F9</w:t>
      </w:r>
      <w:r w:rsidR="00242BAC">
        <w:rPr>
          <w:i/>
          <w:iCs/>
        </w:rPr>
        <w:t xml:space="preserve"> drücken um Felder zu aktualisieren.</w:t>
      </w:r>
    </w:p>
    <w:p w14:paraId="41F2AE59" w14:textId="45BB60A9" w:rsidR="007B717E" w:rsidRDefault="007B717E" w:rsidP="007B6CD5">
      <w:pPr>
        <w:rPr>
          <w:i/>
          <w:iCs/>
        </w:rPr>
      </w:pPr>
      <w:r>
        <w:rPr>
          <w:i/>
          <w:iCs/>
        </w:rPr>
        <w:lastRenderedPageBreak/>
        <w:t xml:space="preserve">Sollten mehrere Formeln dargestellt werden, empfiehlt es sich ein Formelverzeichnis zu erstellen. Andernfalls kann die Nummerierung wie folgt stattfinden: </w:t>
      </w:r>
    </w:p>
    <w:tbl>
      <w:tblPr>
        <w:tblStyle w:val="TabelleStandard"/>
        <w:tblW w:w="8447" w:type="dxa"/>
        <w:tblBorders>
          <w:top w:val="none" w:sz="0" w:space="0" w:color="auto"/>
          <w:bottom w:val="none" w:sz="0" w:space="0" w:color="auto"/>
        </w:tblBorders>
        <w:tblLook w:val="04A0" w:firstRow="1" w:lastRow="0" w:firstColumn="1" w:lastColumn="0" w:noHBand="0" w:noVBand="1"/>
      </w:tblPr>
      <w:tblGrid>
        <w:gridCol w:w="3261"/>
        <w:gridCol w:w="3921"/>
        <w:gridCol w:w="1265"/>
      </w:tblGrid>
      <w:tr w:rsidR="007B717E" w14:paraId="6FF9BA14" w14:textId="77777777" w:rsidTr="00C606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2" w:type="dxa"/>
            <w:gridSpan w:val="2"/>
            <w:tcBorders>
              <w:top w:val="none" w:sz="0" w:space="0" w:color="auto"/>
              <w:left w:val="none" w:sz="0" w:space="0" w:color="auto"/>
              <w:bottom w:val="none" w:sz="0" w:space="0" w:color="auto"/>
              <w:right w:val="none" w:sz="0" w:space="0" w:color="auto"/>
            </w:tcBorders>
          </w:tcPr>
          <w:p w14:paraId="52E87730" w14:textId="77777777" w:rsidR="007B717E" w:rsidRPr="00EF5CF6" w:rsidRDefault="00000000" w:rsidP="00C606DD">
            <w:pPr>
              <w:jc w:val="center"/>
              <w:rPr>
                <w:rFonts w:ascii="Cambria Math" w:hAnsi="Cambria Math"/>
              </w:rPr>
            </w:pPr>
            <m:oMathPara>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t=0</m:t>
                    </m:r>
                  </m:sub>
                  <m:sup>
                    <m:r>
                      <w:rPr>
                        <w:rFonts w:ascii="Cambria Math" w:hAnsi="Cambria Math"/>
                      </w:rPr>
                      <m:t>n</m:t>
                    </m:r>
                  </m:sup>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1+i)</m:t>
                        </m:r>
                      </m:e>
                      <m:sup>
                        <m:r>
                          <w:rPr>
                            <w:rFonts w:ascii="Cambria Math" w:hAnsi="Cambria Math"/>
                          </w:rPr>
                          <m:t>-t</m:t>
                        </m:r>
                      </m:sup>
                    </m:sSup>
                  </m:e>
                </m:nary>
              </m:oMath>
            </m:oMathPara>
          </w:p>
        </w:tc>
        <w:tc>
          <w:tcPr>
            <w:tcW w:w="1265" w:type="dxa"/>
            <w:tcBorders>
              <w:top w:val="none" w:sz="0" w:space="0" w:color="auto"/>
              <w:left w:val="none" w:sz="0" w:space="0" w:color="auto"/>
              <w:bottom w:val="none" w:sz="0" w:space="0" w:color="auto"/>
              <w:right w:val="none" w:sz="0" w:space="0" w:color="auto"/>
            </w:tcBorders>
          </w:tcPr>
          <w:p w14:paraId="3B315E41" w14:textId="786FE6BA" w:rsidR="007B717E" w:rsidRPr="00EF5CF6" w:rsidRDefault="007B717E" w:rsidP="00C606DD">
            <w:pPr>
              <w:jc w:val="center"/>
              <w:cnfStyle w:val="100000000000" w:firstRow="1" w:lastRow="0" w:firstColumn="0" w:lastColumn="0" w:oddVBand="0" w:evenVBand="0" w:oddHBand="0" w:evenHBand="0" w:firstRowFirstColumn="0" w:firstRowLastColumn="0" w:lastRowFirstColumn="0" w:lastRowLastColumn="0"/>
              <w:rPr>
                <w:rFonts w:cs="Lucida Sans Unicode"/>
              </w:rPr>
            </w:pPr>
            <w:r>
              <w:rPr>
                <w:rFonts w:cs="Lucida Sans Unicode"/>
              </w:rPr>
              <w:t>1</w:t>
            </w:r>
            <w:r w:rsidRPr="00EF5CF6">
              <w:rPr>
                <w:rFonts w:cs="Lucida Sans Unicode"/>
              </w:rPr>
              <w:t>-</w:t>
            </w:r>
            <w:r>
              <w:rPr>
                <w:rFonts w:cs="Lucida Sans Unicode"/>
              </w:rPr>
              <w:t>1</w:t>
            </w:r>
          </w:p>
        </w:tc>
      </w:tr>
      <w:tr w:rsidR="007B717E" w14:paraId="4663D8FE" w14:textId="77777777" w:rsidTr="00C606DD">
        <w:tc>
          <w:tcPr>
            <w:cnfStyle w:val="001000000000" w:firstRow="0" w:lastRow="0" w:firstColumn="1" w:lastColumn="0" w:oddVBand="0" w:evenVBand="0" w:oddHBand="0" w:evenHBand="0" w:firstRowFirstColumn="0" w:firstRowLastColumn="0" w:lastRowFirstColumn="0" w:lastRowLastColumn="0"/>
            <w:tcW w:w="3261" w:type="dxa"/>
          </w:tcPr>
          <w:p w14:paraId="5A6482A1" w14:textId="77777777" w:rsidR="007B717E" w:rsidRPr="004B3E11" w:rsidRDefault="007B717E" w:rsidP="00C606DD">
            <w:pPr>
              <w:jc w:val="center"/>
              <w:rPr>
                <w:rFonts w:eastAsia="Calibri"/>
              </w:rPr>
            </w:pPr>
          </w:p>
        </w:tc>
        <w:tc>
          <w:tcPr>
            <w:tcW w:w="5186" w:type="dxa"/>
            <w:gridSpan w:val="2"/>
          </w:tcPr>
          <w:p w14:paraId="5CF453F2" w14:textId="77777777" w:rsidR="007B717E" w:rsidRDefault="007B717E" w:rsidP="00C606DD">
            <w:pPr>
              <w:jc w:val="left"/>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Z</w:t>
            </w:r>
            <w:r>
              <w:rPr>
                <w:rFonts w:eastAsia="Calibri"/>
                <w:vertAlign w:val="subscript"/>
              </w:rPr>
              <w:t>t</w:t>
            </w:r>
            <w:r>
              <w:rPr>
                <w:rFonts w:eastAsia="Calibri"/>
              </w:rPr>
              <w:t>=Zahlungssaldo einer Periode</w:t>
            </w:r>
          </w:p>
          <w:p w14:paraId="2445559D" w14:textId="77777777" w:rsidR="007B717E" w:rsidRDefault="007B717E" w:rsidP="00C606DD">
            <w:pPr>
              <w:jc w:val="left"/>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 xml:space="preserve"> i = Zinssatz</w:t>
            </w:r>
          </w:p>
          <w:p w14:paraId="12F234B1" w14:textId="77777777" w:rsidR="007B717E" w:rsidRDefault="007B717E" w:rsidP="00C606DD">
            <w:pPr>
              <w:jc w:val="left"/>
              <w:cnfStyle w:val="000000000000" w:firstRow="0" w:lastRow="0" w:firstColumn="0" w:lastColumn="0" w:oddVBand="0" w:evenVBand="0" w:oddHBand="0" w:evenHBand="0" w:firstRowFirstColumn="0" w:firstRowLastColumn="0" w:lastRowFirstColumn="0" w:lastRowLastColumn="0"/>
              <w:rPr>
                <w:rFonts w:cs="Lucida Sans Unicode"/>
              </w:rPr>
            </w:pPr>
            <w:r>
              <w:rPr>
                <w:rFonts w:cs="Lucida Sans Unicode"/>
              </w:rPr>
              <w:t xml:space="preserve"> t = Betrachtungsperiode</w:t>
            </w:r>
          </w:p>
          <w:p w14:paraId="70DC16CE" w14:textId="77777777" w:rsidR="007B717E" w:rsidRDefault="007B717E" w:rsidP="00C606DD">
            <w:pPr>
              <w:jc w:val="left"/>
              <w:cnfStyle w:val="000000000000" w:firstRow="0" w:lastRow="0" w:firstColumn="0" w:lastColumn="0" w:oddVBand="0" w:evenVBand="0" w:oddHBand="0" w:evenHBand="0" w:firstRowFirstColumn="0" w:firstRowLastColumn="0" w:lastRowFirstColumn="0" w:lastRowLastColumn="0"/>
              <w:rPr>
                <w:rFonts w:cs="Lucida Sans Unicode"/>
              </w:rPr>
            </w:pPr>
            <w:r>
              <w:rPr>
                <w:rFonts w:cs="Lucida Sans Unicode"/>
              </w:rPr>
              <w:t xml:space="preserve"> n = Nutzungsdauer des Investitionsobjekts</w:t>
            </w:r>
          </w:p>
        </w:tc>
      </w:tr>
    </w:tbl>
    <w:p w14:paraId="5B50FCAA" w14:textId="5DF85818" w:rsidR="007B717E" w:rsidRPr="00242BAC" w:rsidRDefault="007B717E" w:rsidP="007B6CD5">
      <w:pPr>
        <w:rPr>
          <w:i/>
          <w:iCs/>
        </w:rPr>
      </w:pPr>
      <w:r>
        <w:rPr>
          <w:i/>
          <w:iCs/>
        </w:rPr>
        <w:t>Hierbei wird ebenfalls eine unsichtbare Tabelle verwendet. Die Nummerierung erfolgt über zwei Indizes. Nummer 1 ist das Kapitel und Nummer 2 die Nummer der Formel innerhalb des Kapitels. 5-3 ist also die dritte Formel in Kapitel 5.</w:t>
      </w:r>
    </w:p>
    <w:bookmarkEnd w:id="8"/>
    <w:p w14:paraId="1B739638" w14:textId="7F947E93" w:rsidR="00EB05C3" w:rsidRDefault="00EB05C3" w:rsidP="000A728A">
      <w:r>
        <w:br w:type="page"/>
      </w:r>
    </w:p>
    <w:p w14:paraId="0F0316EF" w14:textId="7EFCEED9" w:rsidR="008533D3" w:rsidRPr="00C12E4F" w:rsidRDefault="008533D3" w:rsidP="00C12E4F">
      <w:pPr>
        <w:pStyle w:val="Beschriftung"/>
        <w:rPr>
          <w:highlight w:val="yellow"/>
        </w:rPr>
        <w:sectPr w:rsidR="008533D3" w:rsidRPr="00C12E4F" w:rsidSect="00F53B05">
          <w:headerReference w:type="default" r:id="rId21"/>
          <w:pgSz w:w="11906" w:h="16838"/>
          <w:pgMar w:top="1814" w:right="1304" w:bottom="1418" w:left="1021" w:header="709" w:footer="709" w:gutter="1134"/>
          <w:pgNumType w:start="1"/>
          <w:cols w:space="708"/>
          <w:docGrid w:linePitch="360"/>
        </w:sectPr>
      </w:pPr>
    </w:p>
    <w:p w14:paraId="4FD6CC93" w14:textId="18A88867" w:rsidR="00277245" w:rsidRPr="00EC116E" w:rsidRDefault="00277245" w:rsidP="00DE1B23">
      <w:pPr>
        <w:pStyle w:val="berschrift1"/>
        <w:numPr>
          <w:ilvl w:val="0"/>
          <w:numId w:val="0"/>
        </w:numPr>
        <w:ind w:left="432" w:hanging="432"/>
      </w:pPr>
      <w:bookmarkStart w:id="13" w:name="_Toc112761599"/>
      <w:r w:rsidRPr="00EC116E">
        <w:lastRenderedPageBreak/>
        <w:t>Abbildungsverzeichnis</w:t>
      </w:r>
      <w:bookmarkEnd w:id="13"/>
    </w:p>
    <w:p w14:paraId="41701F78" w14:textId="1E5DC1C2" w:rsidR="004E27EE" w:rsidRDefault="00D329DB">
      <w:pPr>
        <w:pStyle w:val="Abbildungsverzeichnis"/>
        <w:tabs>
          <w:tab w:val="right" w:leader="dot" w:pos="8437"/>
        </w:tabs>
        <w:rPr>
          <w:rFonts w:asciiTheme="minorHAnsi" w:eastAsiaTheme="minorEastAsia" w:hAnsiTheme="minorHAnsi" w:cstheme="minorBidi"/>
          <w:noProof/>
          <w:lang w:eastAsia="de-DE"/>
        </w:rPr>
      </w:pPr>
      <w:r>
        <w:fldChar w:fldCharType="begin"/>
      </w:r>
      <w:r>
        <w:instrText xml:space="preserve"> TOC \h \z \c "Abbildung" </w:instrText>
      </w:r>
      <w:r>
        <w:fldChar w:fldCharType="separate"/>
      </w:r>
      <w:hyperlink w:anchor="_Toc112761603" w:history="1">
        <w:r w:rsidR="004E27EE" w:rsidRPr="006267C8">
          <w:rPr>
            <w:rStyle w:val="Hyperlink"/>
            <w:noProof/>
          </w:rPr>
          <w:t>Abbildung 1:</w:t>
        </w:r>
        <w:r w:rsidR="004E27EE">
          <w:rPr>
            <w:rFonts w:asciiTheme="minorHAnsi" w:eastAsiaTheme="minorEastAsia" w:hAnsiTheme="minorHAnsi" w:cstheme="minorBidi"/>
            <w:noProof/>
            <w:lang w:eastAsia="de-DE"/>
          </w:rPr>
          <w:tab/>
        </w:r>
        <w:r w:rsidR="004E27EE" w:rsidRPr="006267C8">
          <w:rPr>
            <w:rStyle w:val="Hyperlink"/>
            <w:noProof/>
          </w:rPr>
          <w:t>Parabolrinnenspiegel (a) und Fresnel-Spiegel-System (b)</w:t>
        </w:r>
        <w:r w:rsidR="004E27EE">
          <w:rPr>
            <w:noProof/>
            <w:webHidden/>
          </w:rPr>
          <w:tab/>
        </w:r>
        <w:r w:rsidR="004E27EE">
          <w:rPr>
            <w:noProof/>
            <w:webHidden/>
          </w:rPr>
          <w:fldChar w:fldCharType="begin"/>
        </w:r>
        <w:r w:rsidR="004E27EE">
          <w:rPr>
            <w:noProof/>
            <w:webHidden/>
          </w:rPr>
          <w:instrText xml:space="preserve"> PAGEREF _Toc112761603 \h </w:instrText>
        </w:r>
        <w:r w:rsidR="004E27EE">
          <w:rPr>
            <w:noProof/>
            <w:webHidden/>
          </w:rPr>
        </w:r>
        <w:r w:rsidR="004E27EE">
          <w:rPr>
            <w:noProof/>
            <w:webHidden/>
          </w:rPr>
          <w:fldChar w:fldCharType="separate"/>
        </w:r>
        <w:r w:rsidR="004E27EE">
          <w:rPr>
            <w:noProof/>
            <w:webHidden/>
          </w:rPr>
          <w:t>2</w:t>
        </w:r>
        <w:r w:rsidR="004E27EE">
          <w:rPr>
            <w:noProof/>
            <w:webHidden/>
          </w:rPr>
          <w:fldChar w:fldCharType="end"/>
        </w:r>
      </w:hyperlink>
    </w:p>
    <w:p w14:paraId="1CF11F1F" w14:textId="057419C9" w:rsidR="00277245" w:rsidRDefault="00D329DB" w:rsidP="00277245">
      <w:r>
        <w:fldChar w:fldCharType="end"/>
      </w:r>
    </w:p>
    <w:p w14:paraId="72DF0D06" w14:textId="2F95D9BC" w:rsidR="00277245" w:rsidRDefault="00277245" w:rsidP="00EC116E">
      <w:r>
        <w:br w:type="page"/>
      </w:r>
    </w:p>
    <w:p w14:paraId="3D67B974" w14:textId="6194D1A4" w:rsidR="00277245" w:rsidRDefault="00277245" w:rsidP="00DE1B23">
      <w:pPr>
        <w:pStyle w:val="berschrift1"/>
        <w:numPr>
          <w:ilvl w:val="0"/>
          <w:numId w:val="0"/>
        </w:numPr>
        <w:ind w:left="432" w:hanging="432"/>
      </w:pPr>
      <w:bookmarkStart w:id="14" w:name="_Toc112761600"/>
      <w:r>
        <w:lastRenderedPageBreak/>
        <w:t>Tabellenverzeichnis</w:t>
      </w:r>
      <w:bookmarkEnd w:id="14"/>
    </w:p>
    <w:p w14:paraId="2713E9B0" w14:textId="2F8522D0" w:rsidR="004E27EE" w:rsidRDefault="00D329DB">
      <w:pPr>
        <w:pStyle w:val="Abbildungsverzeichnis"/>
        <w:tabs>
          <w:tab w:val="right" w:leader="dot" w:pos="8437"/>
        </w:tabs>
        <w:rPr>
          <w:rFonts w:asciiTheme="minorHAnsi" w:eastAsiaTheme="minorEastAsia" w:hAnsiTheme="minorHAnsi" w:cstheme="minorBidi"/>
          <w:noProof/>
          <w:lang w:eastAsia="de-DE"/>
        </w:rPr>
      </w:pPr>
      <w:r>
        <w:fldChar w:fldCharType="begin"/>
      </w:r>
      <w:r>
        <w:instrText xml:space="preserve"> TOC \h \z \c "Tabelle" </w:instrText>
      </w:r>
      <w:r>
        <w:fldChar w:fldCharType="separate"/>
      </w:r>
      <w:hyperlink w:anchor="_Toc112761604" w:history="1">
        <w:r w:rsidR="004E27EE" w:rsidRPr="003E35A9">
          <w:rPr>
            <w:rStyle w:val="Hyperlink"/>
            <w:noProof/>
          </w:rPr>
          <w:t>Tabelle 1:</w:t>
        </w:r>
        <w:r w:rsidR="004E27EE">
          <w:rPr>
            <w:rFonts w:asciiTheme="minorHAnsi" w:eastAsiaTheme="minorEastAsia" w:hAnsiTheme="minorHAnsi" w:cstheme="minorBidi"/>
            <w:noProof/>
            <w:lang w:eastAsia="de-DE"/>
          </w:rPr>
          <w:tab/>
        </w:r>
        <w:r w:rsidR="004E27EE" w:rsidRPr="003E35A9">
          <w:rPr>
            <w:rStyle w:val="Hyperlink"/>
            <w:noProof/>
          </w:rPr>
          <w:t>Temperaturniveaus von CSP-Technologien</w:t>
        </w:r>
        <w:r w:rsidR="004E27EE">
          <w:rPr>
            <w:noProof/>
            <w:webHidden/>
          </w:rPr>
          <w:tab/>
        </w:r>
        <w:r w:rsidR="004E27EE">
          <w:rPr>
            <w:noProof/>
            <w:webHidden/>
          </w:rPr>
          <w:fldChar w:fldCharType="begin"/>
        </w:r>
        <w:r w:rsidR="004E27EE">
          <w:rPr>
            <w:noProof/>
            <w:webHidden/>
          </w:rPr>
          <w:instrText xml:space="preserve"> PAGEREF _Toc112761604 \h </w:instrText>
        </w:r>
        <w:r w:rsidR="004E27EE">
          <w:rPr>
            <w:noProof/>
            <w:webHidden/>
          </w:rPr>
        </w:r>
        <w:r w:rsidR="004E27EE">
          <w:rPr>
            <w:noProof/>
            <w:webHidden/>
          </w:rPr>
          <w:fldChar w:fldCharType="separate"/>
        </w:r>
        <w:r w:rsidR="004E27EE">
          <w:rPr>
            <w:noProof/>
            <w:webHidden/>
          </w:rPr>
          <w:t>1</w:t>
        </w:r>
        <w:r w:rsidR="004E27EE">
          <w:rPr>
            <w:noProof/>
            <w:webHidden/>
          </w:rPr>
          <w:fldChar w:fldCharType="end"/>
        </w:r>
      </w:hyperlink>
    </w:p>
    <w:p w14:paraId="1984BEE7" w14:textId="41F8BE8F" w:rsidR="00277245" w:rsidRDefault="00D329DB" w:rsidP="00277245">
      <w:r>
        <w:fldChar w:fldCharType="end"/>
      </w:r>
    </w:p>
    <w:p w14:paraId="7774881E" w14:textId="4657EDC4" w:rsidR="00A824AD" w:rsidRDefault="00277245" w:rsidP="00277245">
      <w:r>
        <w:br w:type="page"/>
      </w:r>
    </w:p>
    <w:p w14:paraId="60F29802" w14:textId="34C56378" w:rsidR="00751C24" w:rsidRPr="00F53B05" w:rsidRDefault="00F53B05" w:rsidP="00F53B05">
      <w:pPr>
        <w:pStyle w:val="berschrift1"/>
        <w:numPr>
          <w:ilvl w:val="0"/>
          <w:numId w:val="0"/>
        </w:numPr>
        <w:ind w:left="432" w:hanging="432"/>
        <w:rPr>
          <w:rStyle w:val="Hervorhebung"/>
        </w:rPr>
      </w:pPr>
      <w:bookmarkStart w:id="15" w:name="_Toc112761601"/>
      <w:r w:rsidRPr="00F53B05">
        <w:rPr>
          <w:rStyle w:val="Hervorhebung"/>
        </w:rPr>
        <w:lastRenderedPageBreak/>
        <w:t>Literaturverzeichnis</w:t>
      </w:r>
      <w:bookmarkEnd w:id="15"/>
    </w:p>
    <w:sdt>
      <w:sdtPr>
        <w:tag w:val="CitaviBibliography"/>
        <w:id w:val="777759385"/>
        <w:placeholder>
          <w:docPart w:val="2E7AC99C05F4448E9B674CC0A35D40F9"/>
        </w:placeholder>
      </w:sdtPr>
      <w:sdtContent>
        <w:p w14:paraId="498E10DB" w14:textId="1BC3AB34" w:rsidR="00C12E4F" w:rsidRDefault="00C12E4F" w:rsidP="00C12E4F">
          <w:pPr>
            <w:pStyle w:val="CitaviBibliographyEntry"/>
          </w:pPr>
        </w:p>
        <w:p w14:paraId="6CAA07BD" w14:textId="459F6825" w:rsidR="00F53B05" w:rsidRDefault="00000000" w:rsidP="00884EC9">
          <w:pPr>
            <w:pStyle w:val="CitaviBibliographyEntry"/>
          </w:pPr>
        </w:p>
      </w:sdtContent>
    </w:sdt>
    <w:p w14:paraId="6DC8459E" w14:textId="77777777" w:rsidR="009F7995" w:rsidRPr="00C51396" w:rsidRDefault="009F7995" w:rsidP="00751C24">
      <w:pPr>
        <w:rPr>
          <w:i/>
          <w:iCs/>
        </w:rPr>
      </w:pPr>
    </w:p>
    <w:p w14:paraId="1D7930A6" w14:textId="47C33F4E" w:rsidR="00F53B05" w:rsidRPr="00C51396" w:rsidRDefault="000D1FFD" w:rsidP="00751C24">
      <w:pPr>
        <w:sectPr w:rsidR="00F53B05" w:rsidRPr="00C51396" w:rsidSect="004E27EE">
          <w:headerReference w:type="default" r:id="rId22"/>
          <w:pgSz w:w="11906" w:h="16838"/>
          <w:pgMar w:top="1814" w:right="1304" w:bottom="1418" w:left="1021" w:header="709" w:footer="709" w:gutter="1134"/>
          <w:pgNumType w:fmt="upperRoman" w:start="8"/>
          <w:cols w:space="708"/>
          <w:docGrid w:linePitch="360"/>
        </w:sectPr>
      </w:pPr>
      <w:r w:rsidRPr="00C51396">
        <w:rPr>
          <w:i/>
          <w:iCs/>
        </w:rPr>
        <w:t>Wird von Citavi eingebunden. Wichtig! Nutze Citavi. Ja, man braucht vielleicht 2-3 Stunden zum kennen lernen aber das ist nichts gegen den Aufwand, der mit Arbeit schreiben ohne Citavi verbunden ist.</w:t>
      </w:r>
      <w:r>
        <w:t xml:space="preserve"> </w:t>
      </w:r>
      <w:r w:rsidRPr="00C51396">
        <w:rPr>
          <w:b/>
          <w:bCs/>
        </w:rPr>
        <w:t>Citavi ist love, Citavi ist life.</w:t>
      </w:r>
      <w:r w:rsidR="00C51396">
        <w:rPr>
          <w:b/>
          <w:bCs/>
        </w:rPr>
        <w:t xml:space="preserve"> </w:t>
      </w:r>
      <w:r w:rsidR="008677C1">
        <w:rPr>
          <w:b/>
          <w:bCs/>
        </w:rPr>
        <w:t xml:space="preserve">Der </w:t>
      </w:r>
      <w:r w:rsidR="00C51396" w:rsidRPr="00C51396">
        <w:rPr>
          <w:bCs/>
          <w:i/>
          <w:iCs/>
        </w:rPr>
        <w:t>Zitierstil ist</w:t>
      </w:r>
      <w:r w:rsidR="008677C1">
        <w:rPr>
          <w:bCs/>
          <w:i/>
          <w:iCs/>
        </w:rPr>
        <w:t xml:space="preserve"> </w:t>
      </w:r>
      <w:r w:rsidR="00C51396" w:rsidRPr="00C51396">
        <w:rPr>
          <w:bCs/>
          <w:i/>
          <w:iCs/>
        </w:rPr>
        <w:t>im Prinzip egal, sollte aber abgestimmt werden. Auf jeden Fall konsistent</w:t>
      </w:r>
      <w:r w:rsidR="008677C1">
        <w:rPr>
          <w:bCs/>
          <w:i/>
          <w:iCs/>
        </w:rPr>
        <w:t xml:space="preserve"> zitieren, w</w:t>
      </w:r>
      <w:r w:rsidR="00C51396" w:rsidRPr="00C51396">
        <w:rPr>
          <w:bCs/>
          <w:i/>
          <w:iCs/>
        </w:rPr>
        <w:t>as mit</w:t>
      </w:r>
      <w:r w:rsidR="008677C1">
        <w:rPr>
          <w:bCs/>
          <w:i/>
          <w:iCs/>
        </w:rPr>
        <w:t xml:space="preserve"> der Nutzung von</w:t>
      </w:r>
      <w:r w:rsidR="00C51396" w:rsidRPr="00C51396">
        <w:rPr>
          <w:bCs/>
          <w:i/>
          <w:iCs/>
        </w:rPr>
        <w:t xml:space="preserve"> Citavi </w:t>
      </w:r>
      <w:r w:rsidR="008677C1">
        <w:rPr>
          <w:bCs/>
          <w:i/>
          <w:iCs/>
        </w:rPr>
        <w:t>sowieso einher geht</w:t>
      </w:r>
      <w:r w:rsidR="00C51396" w:rsidRPr="00C51396">
        <w:rPr>
          <w:bCs/>
          <w:i/>
          <w:iCs/>
        </w:rPr>
        <w:t>.</w:t>
      </w:r>
      <w:r w:rsidR="00C51396">
        <w:rPr>
          <w:bCs/>
        </w:rPr>
        <w:t xml:space="preserve"> </w:t>
      </w:r>
    </w:p>
    <w:p w14:paraId="28A566B0" w14:textId="3012ED2C" w:rsidR="00F03A3A" w:rsidRDefault="00A824AD" w:rsidP="00F03A3A">
      <w:pPr>
        <w:pStyle w:val="berschrift1"/>
        <w:numPr>
          <w:ilvl w:val="0"/>
          <w:numId w:val="0"/>
        </w:numPr>
        <w:ind w:left="432" w:hanging="432"/>
      </w:pPr>
      <w:bookmarkStart w:id="16" w:name="_Toc112761602"/>
      <w:r>
        <w:lastRenderedPageBreak/>
        <w:t>Anhang</w:t>
      </w:r>
      <w:bookmarkEnd w:id="16"/>
    </w:p>
    <w:p w14:paraId="61218F8B" w14:textId="73F49047" w:rsidR="00C0286F" w:rsidRPr="000D1FFD" w:rsidRDefault="00C0286F" w:rsidP="00C0286F">
      <w:pPr>
        <w:rPr>
          <w:i/>
          <w:iCs/>
        </w:rPr>
      </w:pPr>
      <w:r w:rsidRPr="000D1FFD">
        <w:rPr>
          <w:i/>
          <w:iCs/>
        </w:rPr>
        <w:t>Im Anhang werden Tabellen, Abbildungen und Erläuterungen angehängt, die den Lesefluss stören und nur die Basis der wissenschaftlichen Arbeit sind. Ein Beispiel ist unten dargestellt. Allerdings können auch detaillierte Ergebnisse hier ihren Platz finden. Die Überschrift des Anhangs ist eine normale Überschrift ohne Nummer. Für die weiteren Überschriften innerhalb des Anhangs existiert die Formatvorlage Anhang 1. Dies gilt auch für die Beschreibungen der Abbildungen und Tabellen. Im Beschriftungsmenü kann hier Abbildung A - und Tabelle A – ausgewählt werden. Die Positionen der Beschriftungen sind die gleichen wie im übrigen Text</w:t>
      </w:r>
      <w:r w:rsidR="000D1FFD" w:rsidRPr="000D1FFD">
        <w:rPr>
          <w:i/>
          <w:iCs/>
        </w:rPr>
        <w:t>.</w:t>
      </w:r>
    </w:p>
    <w:p w14:paraId="064380BD" w14:textId="0C476E6C" w:rsidR="00276A11" w:rsidRPr="00736AB4" w:rsidRDefault="003A5C36" w:rsidP="00276A11">
      <w:pPr>
        <w:pStyle w:val="Anhang"/>
      </w:pPr>
      <w:r w:rsidRPr="00736AB4">
        <w:t>Titel des Anhangs</w:t>
      </w:r>
    </w:p>
    <w:p w14:paraId="19F5418F" w14:textId="2C4D2D5D" w:rsidR="002C7B9A" w:rsidRDefault="00606EBF" w:rsidP="003A5C36">
      <w:pPr>
        <w:pStyle w:val="Beschriftung"/>
      </w:pPr>
      <w:r>
        <w:tab/>
      </w:r>
      <w:bookmarkStart w:id="17" w:name="_Ref106553806"/>
    </w:p>
    <w:bookmarkEnd w:id="17"/>
    <w:p w14:paraId="514771C8" w14:textId="7B8D65DF" w:rsidR="00C0286F" w:rsidRDefault="00C0286F" w:rsidP="00C0286F">
      <w:pPr>
        <w:pStyle w:val="Beschriftung"/>
      </w:pPr>
      <w:r>
        <w:t xml:space="preserve">Tabelle A - </w:t>
      </w:r>
      <w:r>
        <w:fldChar w:fldCharType="begin"/>
      </w:r>
      <w:r>
        <w:instrText xml:space="preserve"> SEQ Tabelle_A_- \* ARABIC </w:instrText>
      </w:r>
      <w:r>
        <w:fldChar w:fldCharType="separate"/>
      </w:r>
      <w:r w:rsidR="004E27EE">
        <w:rPr>
          <w:noProof/>
        </w:rPr>
        <w:t>1</w:t>
      </w:r>
      <w:r>
        <w:fldChar w:fldCharType="end"/>
      </w:r>
      <w:r>
        <w:t>:</w:t>
      </w:r>
      <w:r>
        <w:tab/>
        <w:t>Beispieltabelle</w:t>
      </w:r>
    </w:p>
    <w:p w14:paraId="1FEADBEF" w14:textId="202DA0CC" w:rsidR="00C0286F" w:rsidRPr="00C0286F" w:rsidRDefault="00C0286F" w:rsidP="00C0286F">
      <w:pPr>
        <w:pStyle w:val="Beschriftung2"/>
      </w:pPr>
      <w:r>
        <w:t>Beispielquelle</w:t>
      </w:r>
    </w:p>
    <w:tbl>
      <w:tblPr>
        <w:tblStyle w:val="TabelleStandard"/>
        <w:tblW w:w="0" w:type="auto"/>
        <w:tblBorders>
          <w:top w:val="none" w:sz="0" w:space="0" w:color="auto"/>
          <w:bottom w:val="none" w:sz="0" w:space="0" w:color="auto"/>
        </w:tblBorders>
        <w:tblLook w:val="04A0" w:firstRow="1" w:lastRow="0" w:firstColumn="1" w:lastColumn="0" w:noHBand="0" w:noVBand="1"/>
      </w:tblPr>
      <w:tblGrid>
        <w:gridCol w:w="2158"/>
        <w:gridCol w:w="1577"/>
        <w:gridCol w:w="1979"/>
        <w:gridCol w:w="2222"/>
      </w:tblGrid>
      <w:tr w:rsidR="005D6B4B" w14:paraId="333ECD6E" w14:textId="77777777" w:rsidTr="00C0286F">
        <w:trPr>
          <w:cnfStyle w:val="100000000000" w:firstRow="1" w:lastRow="0" w:firstColumn="0" w:lastColumn="0" w:oddVBand="0" w:evenVBand="0" w:oddHBand="0" w:evenHBand="0" w:firstRowFirstColumn="0" w:firstRowLastColumn="0" w:lastRowFirstColumn="0" w:lastRowLastColumn="0"/>
          <w:trHeight w:val="1003"/>
        </w:trPr>
        <w:tc>
          <w:tcPr>
            <w:cnfStyle w:val="001000000000" w:firstRow="0" w:lastRow="0" w:firstColumn="1" w:lastColumn="0" w:oddVBand="0" w:evenVBand="0" w:oddHBand="0" w:evenHBand="0" w:firstRowFirstColumn="0" w:firstRowLastColumn="0" w:lastRowFirstColumn="0" w:lastRowLastColumn="0"/>
            <w:tcW w:w="2158" w:type="dxa"/>
            <w:tcBorders>
              <w:top w:val="single" w:sz="4" w:space="0" w:color="auto"/>
            </w:tcBorders>
          </w:tcPr>
          <w:p w14:paraId="64A2CE51" w14:textId="77777777" w:rsidR="005D6B4B" w:rsidRDefault="005D6B4B" w:rsidP="00317009">
            <w:pPr>
              <w:jc w:val="center"/>
            </w:pPr>
            <w:r>
              <w:t>Energieträger</w:t>
            </w:r>
          </w:p>
        </w:tc>
        <w:tc>
          <w:tcPr>
            <w:tcW w:w="1577" w:type="dxa"/>
            <w:tcBorders>
              <w:top w:val="single" w:sz="4" w:space="0" w:color="auto"/>
            </w:tcBorders>
          </w:tcPr>
          <w:p w14:paraId="5001591E" w14:textId="77777777" w:rsidR="005D6B4B" w:rsidRDefault="005D6B4B" w:rsidP="00317009">
            <w:pPr>
              <w:jc w:val="center"/>
              <w:cnfStyle w:val="100000000000" w:firstRow="1" w:lastRow="0" w:firstColumn="0" w:lastColumn="0" w:oddVBand="0" w:evenVBand="0" w:oddHBand="0" w:evenHBand="0" w:firstRowFirstColumn="0" w:firstRowLastColumn="0" w:lastRowFirstColumn="0" w:lastRowLastColumn="0"/>
            </w:pPr>
            <w:r>
              <w:t>Preis</w:t>
            </w:r>
          </w:p>
        </w:tc>
        <w:tc>
          <w:tcPr>
            <w:tcW w:w="1979" w:type="dxa"/>
            <w:tcBorders>
              <w:top w:val="single" w:sz="4" w:space="0" w:color="auto"/>
            </w:tcBorders>
          </w:tcPr>
          <w:p w14:paraId="54D1E399" w14:textId="623BBFC3" w:rsidR="005D6B4B" w:rsidRDefault="005D6B4B" w:rsidP="00317009">
            <w:pPr>
              <w:jc w:val="center"/>
              <w:cnfStyle w:val="100000000000" w:firstRow="1" w:lastRow="0" w:firstColumn="0" w:lastColumn="0" w:oddVBand="0" w:evenVBand="0" w:oddHBand="0" w:evenHBand="0" w:firstRowFirstColumn="0" w:firstRowLastColumn="0" w:lastRowFirstColumn="0" w:lastRowLastColumn="0"/>
            </w:pPr>
            <w:r>
              <w:t>Bezugseinheit</w:t>
            </w:r>
          </w:p>
        </w:tc>
        <w:tc>
          <w:tcPr>
            <w:tcW w:w="2222" w:type="dxa"/>
            <w:tcBorders>
              <w:top w:val="single" w:sz="4" w:space="0" w:color="auto"/>
            </w:tcBorders>
          </w:tcPr>
          <w:p w14:paraId="13154D2F" w14:textId="77777777" w:rsidR="005D6B4B" w:rsidRDefault="005D6B4B" w:rsidP="00317009">
            <w:pPr>
              <w:jc w:val="center"/>
              <w:cnfStyle w:val="100000000000" w:firstRow="1" w:lastRow="0" w:firstColumn="0" w:lastColumn="0" w:oddVBand="0" w:evenVBand="0" w:oddHBand="0" w:evenHBand="0" w:firstRowFirstColumn="0" w:firstRowLastColumn="0" w:lastRowFirstColumn="0" w:lastRowLastColumn="0"/>
            </w:pPr>
            <w:r>
              <w:t>Quelle</w:t>
            </w:r>
          </w:p>
        </w:tc>
      </w:tr>
      <w:tr w:rsidR="00494707" w14:paraId="175C7CA5" w14:textId="77777777" w:rsidTr="007A6FAE">
        <w:tc>
          <w:tcPr>
            <w:cnfStyle w:val="001000000000" w:firstRow="0" w:lastRow="0" w:firstColumn="1" w:lastColumn="0" w:oddVBand="0" w:evenVBand="0" w:oddHBand="0" w:evenHBand="0" w:firstRowFirstColumn="0" w:firstRowLastColumn="0" w:lastRowFirstColumn="0" w:lastRowLastColumn="0"/>
            <w:tcW w:w="2158" w:type="dxa"/>
          </w:tcPr>
          <w:p w14:paraId="3E0491FD" w14:textId="77777777" w:rsidR="00494707" w:rsidRDefault="00494707" w:rsidP="00317009">
            <w:r>
              <w:t>Biomethan</w:t>
            </w:r>
          </w:p>
        </w:tc>
        <w:tc>
          <w:tcPr>
            <w:tcW w:w="1577" w:type="dxa"/>
          </w:tcPr>
          <w:p w14:paraId="50616669" w14:textId="277B51A7" w:rsidR="00494707" w:rsidRDefault="005D6B4B" w:rsidP="005D6B4B">
            <w:pPr>
              <w:jc w:val="right"/>
              <w:cnfStyle w:val="000000000000" w:firstRow="0" w:lastRow="0" w:firstColumn="0" w:lastColumn="0" w:oddVBand="0" w:evenVBand="0" w:oddHBand="0" w:evenHBand="0" w:firstRowFirstColumn="0" w:firstRowLastColumn="0" w:lastRowFirstColumn="0" w:lastRowLastColumn="0"/>
            </w:pPr>
            <w:r>
              <w:t>9,5</w:t>
            </w:r>
          </w:p>
        </w:tc>
        <w:tc>
          <w:tcPr>
            <w:tcW w:w="1979" w:type="dxa"/>
          </w:tcPr>
          <w:p w14:paraId="43A2A4BC" w14:textId="2D3BAEC6" w:rsidR="00494707" w:rsidRDefault="005D6B4B" w:rsidP="005D6B4B">
            <w:pPr>
              <w:jc w:val="left"/>
              <w:cnfStyle w:val="000000000000" w:firstRow="0" w:lastRow="0" w:firstColumn="0" w:lastColumn="0" w:oddVBand="0" w:evenVBand="0" w:oddHBand="0" w:evenHBand="0" w:firstRowFirstColumn="0" w:firstRowLastColumn="0" w:lastRowFirstColumn="0" w:lastRowLastColumn="0"/>
            </w:pPr>
            <w:r>
              <w:t>ct/kWh</w:t>
            </w:r>
          </w:p>
        </w:tc>
        <w:tc>
          <w:tcPr>
            <w:tcW w:w="2222" w:type="dxa"/>
          </w:tcPr>
          <w:p w14:paraId="51968AED" w14:textId="476CA843" w:rsidR="00494707" w:rsidRDefault="00000000" w:rsidP="00317009">
            <w:pPr>
              <w:jc w:val="center"/>
              <w:cnfStyle w:val="000000000000" w:firstRow="0" w:lastRow="0" w:firstColumn="0" w:lastColumn="0" w:oddVBand="0" w:evenVBand="0" w:oddHBand="0" w:evenHBand="0" w:firstRowFirstColumn="0" w:firstRowLastColumn="0" w:lastRowFirstColumn="0" w:lastRowLastColumn="0"/>
            </w:pPr>
            <w:sdt>
              <w:sdtPr>
                <w:alias w:val="To edit, see citavi.com/edit"/>
                <w:tag w:val="CitaviPlaceholder#c0aa1046-4308-4dbc-ad8c-9cfef87b1433"/>
                <w:id w:val="-548223122"/>
                <w:placeholder>
                  <w:docPart w:val="DefaultPlaceholder_-1854013440"/>
                </w:placeholder>
              </w:sdtPr>
              <w:sdtContent>
                <w:r w:rsidR="00621338">
                  <w:fldChar w:fldCharType="begin"/>
                </w:r>
                <w:r w:rsidR="006213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TA3MTE4LTJiOGYtNDQzNS1iYzk0LWM3YWZlZGZhY2Q3YiIsIlJhbmdlTGVuZ3RoIjo0LCJSZWZlcmVuY2VJZCI6ImQ2YTExOWY2LTk5OTUtNGYwNC1iMTNkLTc3NjQzNmZlNmM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ZW5hIiwiUHJvdGVjdGVkIjpmYWxzZSwiU2V4IjowLCJDcmVhdGVkQnkiOiJfSm9uYXMgRW5nZWwiLCJDcmVhdGVkT24iOiIyMDIyLTAxLTI1VDIzOjAwOjAyIiwiTW9kaWZpZWRCeSI6Il9Kb25hcyBFbmdlbCIsIklkIjoiMzA3Yzg1ZmMtMDg1My00YTlmLWI2YzgtZTBlYTQ1NmIzNzUwIiwiTW9kaWZpZWRPbiI6IjIwMjItMDEtMjVUMjM6MDA6MD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pvbmFzXFxBcHBEYXRhXFxMb2NhbFxcVGVtcFxceGxkcmd0a3AuanBnIiwiVXJpU3RyaW5nIjoiZDZhMTE5ZjYtOTk5NS00ZjA0LWIxM2QtNzc2NDM2ZmU2Yzc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}</w:instrText>
                </w:r>
                <w:r w:rsidR="00621338">
                  <w:fldChar w:fldCharType="separate"/>
                </w:r>
                <w:hyperlink w:anchor="_CTVL001d6a119f699954f04b13d776436fe6c78" w:tooltip="dena (2021): Branchenbarometer Biomethan 2021. Hg. v. dena." w:history="1">
                  <w:r w:rsidR="00634EA4">
                    <w:t>dena</w:t>
                  </w:r>
                </w:hyperlink>
                <w:r w:rsidR="00621338">
                  <w:fldChar w:fldCharType="end"/>
                </w:r>
              </w:sdtContent>
            </w:sdt>
            <w:r w:rsidR="00892833">
              <w:t xml:space="preserve"> </w:t>
            </w:r>
            <w:sdt>
              <w:sdtPr>
                <w:alias w:val="To edit, see citavi.com/edit"/>
                <w:tag w:val="CitaviPlaceholder#942fec00-58c7-4089-a6c6-551d92878cae"/>
                <w:id w:val="-768235590"/>
                <w:placeholder>
                  <w:docPart w:val="DefaultPlaceholder_-1854013440"/>
                </w:placeholder>
              </w:sdtPr>
              <w:sdtContent>
                <w:r w:rsidR="005D6B4B">
                  <w:fldChar w:fldCharType="begin"/>
                </w:r>
                <w:r w:rsidR="00512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WQwZmNmLWUwYjQtNDliMi1hZjU0LTliZDVkZmE5Yzg0MyIsIlJhbmdlTGVuZ3RoIjoxMywiUmVmZXJlbmNlSWQiOiJkNmExMTlmNi05OTk1LTRmMDQtYjEzZC03NzY0MzZmZTZj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ZGVuYSIsIlByb3RlY3RlZCI6ZmFsc2UsIlNleCI6MCwiQ3JlYXRlZEJ5IjoiX0pvbmFzIEVuZ2VsIiwiQ3JlYXRlZE9uIjoiMjAyMi0wMS0yNVQyMzowMDowMiIsIk1vZGlmaWVkQnkiOiJfSm9uYXMgRW5nZWwiLCJJZCI6IjMwN2M4NWZjLTA4NTMtNGE5Zi1iNmM4LWUwZWE0NTZiMzc1MCIsIk1vZGlmaWVkT24iOiIyMDIyLTAxLTI1VDIzOjAwOjA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5hc1xcQXBwRGF0YVxcTG9jYWxcXFRlbXBcXHhsZHJndGtwLmpwZyIsIlVyaVN0cmluZyI6ImQ2YTExOWY2LTk5OTUtNGYwNC1iMTNkLTc3NjQzNmZlNmM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}</w:instrText>
                </w:r>
                <w:r w:rsidR="005D6B4B">
                  <w:fldChar w:fldCharType="separate"/>
                </w:r>
                <w:hyperlink w:anchor="_CTVL001d6a119f699954f04b13d776436fe6c78" w:tooltip="dena (2021): Branchenbarometer Biomethan 2021. Hg. v. dena." w:history="1">
                  <w:r w:rsidR="00634EA4">
                    <w:t>(2021, S. 10)</w:t>
                  </w:r>
                </w:hyperlink>
                <w:r w:rsidR="005D6B4B">
                  <w:fldChar w:fldCharType="end"/>
                </w:r>
              </w:sdtContent>
            </w:sdt>
            <w:r w:rsidR="005D6B4B">
              <w:rPr>
                <w:rStyle w:val="Funotenzeichen"/>
              </w:rPr>
              <w:footnoteReference w:id="1"/>
            </w:r>
          </w:p>
        </w:tc>
      </w:tr>
      <w:tr w:rsidR="00606D38" w14:paraId="22B644CF" w14:textId="77777777" w:rsidTr="007A6FAE">
        <w:tc>
          <w:tcPr>
            <w:cnfStyle w:val="001000000000" w:firstRow="0" w:lastRow="0" w:firstColumn="1" w:lastColumn="0" w:oddVBand="0" w:evenVBand="0" w:oddHBand="0" w:evenHBand="0" w:firstRowFirstColumn="0" w:firstRowLastColumn="0" w:lastRowFirstColumn="0" w:lastRowLastColumn="0"/>
            <w:tcW w:w="2158" w:type="dxa"/>
          </w:tcPr>
          <w:p w14:paraId="51D28D35" w14:textId="28B56AA0" w:rsidR="00606D38" w:rsidRDefault="00606D38" w:rsidP="00317009">
            <w:r>
              <w:t>PPA</w:t>
            </w:r>
          </w:p>
        </w:tc>
        <w:tc>
          <w:tcPr>
            <w:tcW w:w="1577" w:type="dxa"/>
          </w:tcPr>
          <w:p w14:paraId="15801D7F" w14:textId="72E3FEE4" w:rsidR="00606D38" w:rsidRDefault="00606D38" w:rsidP="005D6B4B">
            <w:pPr>
              <w:jc w:val="right"/>
              <w:cnfStyle w:val="000000000000" w:firstRow="0" w:lastRow="0" w:firstColumn="0" w:lastColumn="0" w:oddVBand="0" w:evenVBand="0" w:oddHBand="0" w:evenHBand="0" w:firstRowFirstColumn="0" w:firstRowLastColumn="0" w:lastRowFirstColumn="0" w:lastRowLastColumn="0"/>
            </w:pPr>
            <w:r>
              <w:t>195</w:t>
            </w:r>
          </w:p>
        </w:tc>
        <w:tc>
          <w:tcPr>
            <w:tcW w:w="1979" w:type="dxa"/>
          </w:tcPr>
          <w:p w14:paraId="6EF8528C" w14:textId="34EF92F2" w:rsidR="00606D38" w:rsidRDefault="00606D38" w:rsidP="005D6B4B">
            <w:pPr>
              <w:jc w:val="left"/>
              <w:cnfStyle w:val="000000000000" w:firstRow="0" w:lastRow="0" w:firstColumn="0" w:lastColumn="0" w:oddVBand="0" w:evenVBand="0" w:oddHBand="0" w:evenHBand="0" w:firstRowFirstColumn="0" w:firstRowLastColumn="0" w:lastRowFirstColumn="0" w:lastRowLastColumn="0"/>
            </w:pPr>
            <w:r>
              <w:t>€/MWh</w:t>
            </w:r>
          </w:p>
        </w:tc>
        <w:tc>
          <w:tcPr>
            <w:tcW w:w="2222" w:type="dxa"/>
          </w:tcPr>
          <w:p w14:paraId="4783B4A7" w14:textId="0D1EB82B" w:rsidR="00606D38" w:rsidRDefault="00000000" w:rsidP="00317009">
            <w:pPr>
              <w:jc w:val="center"/>
              <w:cnfStyle w:val="000000000000" w:firstRow="0" w:lastRow="0" w:firstColumn="0" w:lastColumn="0" w:oddVBand="0" w:evenVBand="0" w:oddHBand="0" w:evenHBand="0" w:firstRowFirstColumn="0" w:firstRowLastColumn="0" w:lastRowFirstColumn="0" w:lastRowLastColumn="0"/>
            </w:pPr>
            <w:sdt>
              <w:sdtPr>
                <w:alias w:val="To edit, see citavi.com/edit"/>
                <w:tag w:val="CitaviPlaceholder#8872286e-2447-4a74-8d21-24e7cdbc79e4"/>
                <w:id w:val="-1185901736"/>
                <w:placeholder>
                  <w:docPart w:val="DefaultPlaceholder_-1854013440"/>
                </w:placeholder>
              </w:sdtPr>
              <w:sdtContent>
                <w:r w:rsidR="00606D38">
                  <w:fldChar w:fldCharType="begin"/>
                </w:r>
                <w:r w:rsidR="00606D38">
                  <w:instrText>ADDIN CitaviPlaceholder{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Fyb24iLCJMYXN0TmFtZSI6IlBhcmlzIiwiUHJvdGVjdGVkIjpmYWxzZSwiU2V4IjoyLCJDcmVhdGVkQnkiOiJfSm9uYXMgRW5nZWwiLCJDcmVhdGVkT24iOiIyMDIyLTA0LTA0VDE4OjI4OjE5IiwiTW9kaWZpZWRCeSI6Il9Kb25hcyBFbmdlbCIsIklkIjoiMmI4ZmI3MGQtYjUzMS00N2E4LWFhZDUtYWM5ZDgyMDJmMzdiIiwiTW9kaWZpZWRPbiI6IjIwMjItMDQtMDRUMTg6Mjg6M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pvbmFzXFxBcHBEYXRhXFxMb2NhbFxcVGVtcFxcanNzemgyb2IuanBnIiwiVXJpU3RyaW5nIjoiN2UyMjBlOGEtNDJiMi00MTAyLWE0MmEtNmEwMzI4ODhhYWE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}</w:instrText>
                </w:r>
                <w:r w:rsidR="00606D38">
                  <w:fldChar w:fldCharType="separate"/>
                </w:r>
                <w:hyperlink w:anchor="_CTVL0017e220e8a42b24102a42a6a032888aaa7" w:tooltip="Paris, Aaron (2022): Entwicklung von Klimaschutzstrategien in industriellen Unternehmen am Beispiel der Elektroindustrie [nicht veröffentlicht]. Unive…" w:history="1">
                  <w:r w:rsidR="00634EA4">
                    <w:t>Paris</w:t>
                  </w:r>
                </w:hyperlink>
                <w:r w:rsidR="00606D38">
                  <w:fldChar w:fldCharType="end"/>
                </w:r>
              </w:sdtContent>
            </w:sdt>
            <w:r w:rsidR="00606D38">
              <w:t xml:space="preserve"> </w:t>
            </w:r>
            <w:sdt>
              <w:sdtPr>
                <w:alias w:val="To edit, see citavi.com/edit"/>
                <w:tag w:val="CitaviPlaceholder#5c0f2b1f-30f2-4a60-95ed-c51c7dd695e9"/>
                <w:id w:val="-1015843564"/>
                <w:placeholder>
                  <w:docPart w:val="DefaultPlaceholder_-1854013440"/>
                </w:placeholder>
              </w:sdtPr>
              <w:sdtContent>
                <w:r w:rsidR="00606D38">
                  <w:fldChar w:fldCharType="begin"/>
                </w:r>
                <w:r w:rsidR="005122F9">
                  <w:instrText>ADDIN CitaviPlaceholder{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hcm9uIiwiTGFzdE5hbWUiOiJQYXJpcyIsIlByb3RlY3RlZCI6ZmFsc2UsIlNleCI6MiwiQ3JlYXRlZEJ5IjoiX0pvbmFzIEVuZ2VsIiwiQ3JlYXRlZE9uIjoiMjAyMi0wNC0wNFQxODoyODoxOSIsIk1vZGlmaWVkQnkiOiJfSm9uYXMgRW5nZWwiLCJJZCI6IjJiOGZiNzBkLWI1MzEtNDdhOC1hYWQ1LWFjOWQ4MjAyZjM3YiIsIk1vZGlmaWVkT24iOiIyMDIyLTA0LTA0VDE4OjI4OjE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5hc1xcQXBwRGF0YVxcTG9jYWxcXFRlbXBcXGpzc3poMm9iLmpwZyIsIlVyaVN0cmluZyI6IjdlMjIwZThhLTQyYjItNDEwMi1hNDJhLTZhMDMyODg4YWFh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y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LCBTLiA1OSkifV19LCJUYWciOiJDaXRhdmlQbGFjZWhvbGRlciM1YzBmMmIxZi0zMGYyLTRhNjAtOTVlZC1jNTFjN2RkNjk1ZTkiLCJUZXh0IjoiKDIwMjIsIFMuIDU5KSIsIldBSVZlcnNpb24iOiI2LjEyLjAuMCJ9}</w:instrText>
                </w:r>
                <w:r w:rsidR="00606D38">
                  <w:fldChar w:fldCharType="separate"/>
                </w:r>
                <w:hyperlink w:anchor="_CTVL0017e220e8a42b24102a42a6a032888aaa7" w:tooltip="Paris, Aaron (2022): Entwicklung von Klimaschutzstrategien in industriellen Unternehmen am Beispiel der Elektroindustrie [nicht veröffentlicht]. Unive…" w:history="1">
                  <w:r w:rsidR="00634EA4">
                    <w:t>(2022, S. 59)</w:t>
                  </w:r>
                </w:hyperlink>
                <w:r w:rsidR="00606D38">
                  <w:fldChar w:fldCharType="end"/>
                </w:r>
              </w:sdtContent>
            </w:sdt>
          </w:p>
        </w:tc>
      </w:tr>
      <w:tr w:rsidR="00494707" w14:paraId="5F7F264F" w14:textId="77777777" w:rsidTr="007A6FAE">
        <w:tc>
          <w:tcPr>
            <w:cnfStyle w:val="001000000000" w:firstRow="0" w:lastRow="0" w:firstColumn="1" w:lastColumn="0" w:oddVBand="0" w:evenVBand="0" w:oddHBand="0" w:evenHBand="0" w:firstRowFirstColumn="0" w:firstRowLastColumn="0" w:lastRowFirstColumn="0" w:lastRowLastColumn="0"/>
            <w:tcW w:w="2158" w:type="dxa"/>
          </w:tcPr>
          <w:p w14:paraId="5226718D" w14:textId="77777777" w:rsidR="00494707" w:rsidRDefault="00494707" w:rsidP="00317009">
            <w:r>
              <w:t>Holzhackschnitzel</w:t>
            </w:r>
          </w:p>
        </w:tc>
        <w:tc>
          <w:tcPr>
            <w:tcW w:w="1577" w:type="dxa"/>
          </w:tcPr>
          <w:p w14:paraId="27DEFD20" w14:textId="558FF552" w:rsidR="00494707" w:rsidRPr="00F65D03" w:rsidRDefault="006C6F8E" w:rsidP="005D6B4B">
            <w:pPr>
              <w:jc w:val="right"/>
              <w:cnfStyle w:val="000000000000" w:firstRow="0" w:lastRow="0" w:firstColumn="0" w:lastColumn="0" w:oddVBand="0" w:evenVBand="0" w:oddHBand="0" w:evenHBand="0" w:firstRowFirstColumn="0" w:firstRowLastColumn="0" w:lastRowFirstColumn="0" w:lastRowLastColumn="0"/>
            </w:pPr>
            <w:r>
              <w:t>165,41</w:t>
            </w:r>
          </w:p>
        </w:tc>
        <w:tc>
          <w:tcPr>
            <w:tcW w:w="1979" w:type="dxa"/>
          </w:tcPr>
          <w:p w14:paraId="30A1725E" w14:textId="6560C63D" w:rsidR="00494707" w:rsidRDefault="005D6B4B" w:rsidP="005D6B4B">
            <w:pPr>
              <w:jc w:val="left"/>
              <w:cnfStyle w:val="000000000000" w:firstRow="0" w:lastRow="0" w:firstColumn="0" w:lastColumn="0" w:oddVBand="0" w:evenVBand="0" w:oddHBand="0" w:evenHBand="0" w:firstRowFirstColumn="0" w:firstRowLastColumn="0" w:lastRowFirstColumn="0" w:lastRowLastColumn="0"/>
            </w:pPr>
            <w:r>
              <w:t>€/</w:t>
            </w:r>
            <w:r w:rsidR="008D188A">
              <w:t>t</w:t>
            </w:r>
          </w:p>
        </w:tc>
        <w:tc>
          <w:tcPr>
            <w:tcW w:w="2222" w:type="dxa"/>
          </w:tcPr>
          <w:p w14:paraId="3CAD4D66" w14:textId="7288F5F6" w:rsidR="00494707" w:rsidRDefault="00000000" w:rsidP="00317009">
            <w:pPr>
              <w:jc w:val="center"/>
              <w:cnfStyle w:val="000000000000" w:firstRow="0" w:lastRow="0" w:firstColumn="0" w:lastColumn="0" w:oddVBand="0" w:evenVBand="0" w:oddHBand="0" w:evenHBand="0" w:firstRowFirstColumn="0" w:firstRowLastColumn="0" w:lastRowFirstColumn="0" w:lastRowLastColumn="0"/>
            </w:pPr>
            <w:sdt>
              <w:sdtPr>
                <w:alias w:val="To edit, see citavi.com/edit"/>
                <w:tag w:val="CitaviPlaceholder#afd1887b-93fd-42a5-81c3-62c6349e785c"/>
                <w:id w:val="1569999465"/>
                <w:placeholder>
                  <w:docPart w:val="DefaultPlaceholder_-1854013440"/>
                </w:placeholder>
              </w:sdtPr>
              <w:sdtContent>
                <w:r w:rsidR="00892833">
                  <w:fldChar w:fldCharType="begin"/>
                </w:r>
                <w:r w:rsidR="008928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2FybWVuLWV2LmRlL3NlcnZpY2UvbWFya3R1ZWJlcmJsaWNrL21hcmt0cHJlaXNlLWVuZXJnaWVob2x6L21hcmt0cHJlaXNlLWhhY2tzY2huaXR6ZWwvIiwiVXJpU3RyaW5nIjoiaHR0cHM6Ly93d3cuY2FybWVuLWV2LmRlL3NlcnZpY2UvbWFya3R1ZWJlcmJsaWNrL21hcmt0cHJlaXNlLWVuZXJnaWVob2x6L21hcmt0cHJlaXNlLWhhY2tzY2huaXR6ZWw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}</w:instrText>
                </w:r>
                <w:r w:rsidR="00892833">
                  <w:fldChar w:fldCharType="separate"/>
                </w:r>
                <w:hyperlink w:anchor="_CTVL00153efef58eb9149b9ae966c27643e4de9" w:tooltip="C.A.R.M.E.N. e.V (2022): Marktpreise Hackschnitzel. Online verfügbar unter https://www.carmen-ev.de/service/marktueberblick/marktpreise-energieholz/ma…" w:history="1">
                  <w:r w:rsidR="00634EA4">
                    <w:t>C.A.R.M.E.N. e.V</w:t>
                  </w:r>
                </w:hyperlink>
                <w:r w:rsidR="00892833">
                  <w:fldChar w:fldCharType="end"/>
                </w:r>
              </w:sdtContent>
            </w:sdt>
            <w:r w:rsidR="00892833">
              <w:t xml:space="preserve"> </w:t>
            </w:r>
            <w:sdt>
              <w:sdtPr>
                <w:alias w:val="To edit, see citavi.com/edit"/>
                <w:tag w:val="CitaviPlaceholder#ead5ed69-c6a3-4581-bd71-beb556f6061c"/>
                <w:id w:val="-1395657361"/>
                <w:placeholder>
                  <w:docPart w:val="DefaultPlaceholder_-1854013440"/>
                </w:placeholder>
              </w:sdtPr>
              <w:sdtContent>
                <w:r w:rsidR="005B30A0">
                  <w:fldChar w:fldCharType="begin"/>
                </w:r>
                <w:r w:rsidR="008928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hcm1lbi1ldi5kZS9zZXJ2aWNlL21hcmt0dWViZXJibGljay9tYXJrdHByZWlzZS1lbmVyZ2llaG9sei9tYXJrdHByZWlzZS1oYWNrc2Nobml0emVsLyIsIlVyaVN0cmluZyI6Imh0dHBzOi8vd3d3LmNhcm1lbi1ldi5kZS9zZXJ2aWNlL21hcmt0dWViZXJibGljay9tYXJrdHByZWlzZS1lbmVyZ2llaG9sei9tYXJrdHByZWlzZS1oYWNrc2Nobml0emVs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2VhZDVlZDY5LWM2YTMtNDU4MS1iZDcxLWJlYjU1NmY2MDYxYyIsIlRleHQiOiIoMjAyMikiLCJXQUlWZXJzaW9uIjoiNi4xMi4wLjAifQ==}</w:instrText>
                </w:r>
                <w:r w:rsidR="005B30A0">
                  <w:fldChar w:fldCharType="separate"/>
                </w:r>
                <w:hyperlink w:anchor="_CTVL00153efef58eb9149b9ae966c27643e4de9" w:tooltip="C.A.R.M.E.N. e.V (2022): Marktpreise Hackschnitzel. Online verfügbar unter https://www.carmen-ev.de/service/marktueberblick/marktpreise-energieholz/ma…" w:history="1">
                  <w:r w:rsidR="00634EA4">
                    <w:t>(2022)</w:t>
                  </w:r>
                </w:hyperlink>
                <w:r w:rsidR="005B30A0">
                  <w:fldChar w:fldCharType="end"/>
                </w:r>
              </w:sdtContent>
            </w:sdt>
            <w:r w:rsidR="005B30A0">
              <w:rPr>
                <w:rStyle w:val="Funotenzeichen"/>
              </w:rPr>
              <w:footnoteReference w:id="2"/>
            </w:r>
          </w:p>
        </w:tc>
      </w:tr>
      <w:tr w:rsidR="00494707" w14:paraId="08B14802" w14:textId="77777777" w:rsidTr="007A6FAE">
        <w:tc>
          <w:tcPr>
            <w:cnfStyle w:val="001000000000" w:firstRow="0" w:lastRow="0" w:firstColumn="1" w:lastColumn="0" w:oddVBand="0" w:evenVBand="0" w:oddHBand="0" w:evenHBand="0" w:firstRowFirstColumn="0" w:firstRowLastColumn="0" w:lastRowFirstColumn="0" w:lastRowLastColumn="0"/>
            <w:tcW w:w="2158" w:type="dxa"/>
            <w:tcBorders>
              <w:top w:val="single" w:sz="4" w:space="0" w:color="auto"/>
            </w:tcBorders>
          </w:tcPr>
          <w:p w14:paraId="12FBF7C4" w14:textId="77777777" w:rsidR="00494707" w:rsidRDefault="00494707" w:rsidP="00317009"/>
          <w:p w14:paraId="2BED7FE3" w14:textId="3A84C811" w:rsidR="00621338" w:rsidRDefault="00621338" w:rsidP="00317009"/>
        </w:tc>
        <w:tc>
          <w:tcPr>
            <w:tcW w:w="1577" w:type="dxa"/>
            <w:tcBorders>
              <w:top w:val="single" w:sz="4" w:space="0" w:color="auto"/>
            </w:tcBorders>
          </w:tcPr>
          <w:p w14:paraId="5150037A" w14:textId="77777777" w:rsidR="00494707" w:rsidRPr="00F65D03" w:rsidRDefault="00494707" w:rsidP="00317009">
            <w:pPr>
              <w:jc w:val="center"/>
              <w:cnfStyle w:val="000000000000" w:firstRow="0" w:lastRow="0" w:firstColumn="0" w:lastColumn="0" w:oddVBand="0" w:evenVBand="0" w:oddHBand="0" w:evenHBand="0" w:firstRowFirstColumn="0" w:firstRowLastColumn="0" w:lastRowFirstColumn="0" w:lastRowLastColumn="0"/>
            </w:pPr>
          </w:p>
        </w:tc>
        <w:tc>
          <w:tcPr>
            <w:tcW w:w="1979" w:type="dxa"/>
            <w:tcBorders>
              <w:top w:val="single" w:sz="4" w:space="0" w:color="auto"/>
            </w:tcBorders>
          </w:tcPr>
          <w:p w14:paraId="05A23B43" w14:textId="77777777" w:rsidR="00494707" w:rsidRDefault="00494707" w:rsidP="00317009">
            <w:pPr>
              <w:jc w:val="center"/>
              <w:cnfStyle w:val="000000000000" w:firstRow="0" w:lastRow="0" w:firstColumn="0" w:lastColumn="0" w:oddVBand="0" w:evenVBand="0" w:oddHBand="0" w:evenHBand="0" w:firstRowFirstColumn="0" w:firstRowLastColumn="0" w:lastRowFirstColumn="0" w:lastRowLastColumn="0"/>
            </w:pPr>
          </w:p>
        </w:tc>
        <w:tc>
          <w:tcPr>
            <w:tcW w:w="2222" w:type="dxa"/>
            <w:tcBorders>
              <w:top w:val="single" w:sz="4" w:space="0" w:color="auto"/>
            </w:tcBorders>
          </w:tcPr>
          <w:p w14:paraId="3BC827F2" w14:textId="77777777" w:rsidR="00494707" w:rsidRDefault="00494707" w:rsidP="00C0286F">
            <w:pPr>
              <w:keepNext/>
              <w:jc w:val="center"/>
              <w:cnfStyle w:val="000000000000" w:firstRow="0" w:lastRow="0" w:firstColumn="0" w:lastColumn="0" w:oddVBand="0" w:evenVBand="0" w:oddHBand="0" w:evenHBand="0" w:firstRowFirstColumn="0" w:firstRowLastColumn="0" w:lastRowFirstColumn="0" w:lastRowLastColumn="0"/>
            </w:pPr>
          </w:p>
        </w:tc>
      </w:tr>
    </w:tbl>
    <w:p w14:paraId="55598A31" w14:textId="67E04E39" w:rsidR="00A9600C" w:rsidRDefault="00A9600C" w:rsidP="003A5C36">
      <w:pPr>
        <w:spacing w:line="360" w:lineRule="auto"/>
        <w:jc w:val="left"/>
      </w:pPr>
    </w:p>
    <w:p w14:paraId="2325DDFD" w14:textId="14F1CB04" w:rsidR="008677C1" w:rsidRDefault="008677C1" w:rsidP="003A5C36">
      <w:pPr>
        <w:spacing w:line="360" w:lineRule="auto"/>
        <w:jc w:val="left"/>
      </w:pPr>
    </w:p>
    <w:p w14:paraId="1B06136D" w14:textId="58D6EA30" w:rsidR="008677C1" w:rsidRDefault="008677C1" w:rsidP="003A5C36">
      <w:pPr>
        <w:spacing w:line="360" w:lineRule="auto"/>
        <w:jc w:val="left"/>
      </w:pPr>
    </w:p>
    <w:p w14:paraId="47E30CE7" w14:textId="6DDF8B9E" w:rsidR="008677C1" w:rsidRDefault="008677C1" w:rsidP="003A5C36">
      <w:pPr>
        <w:spacing w:line="360" w:lineRule="auto"/>
        <w:jc w:val="left"/>
      </w:pPr>
      <w:r>
        <w:t>Zum Abschluss lässt sich nur sagen:</w:t>
      </w:r>
    </w:p>
    <w:p w14:paraId="33FC0FAE" w14:textId="2FAAC5AD" w:rsidR="008677C1" w:rsidRPr="008677C1" w:rsidRDefault="008677C1" w:rsidP="003A5C36">
      <w:pPr>
        <w:spacing w:line="360" w:lineRule="auto"/>
        <w:jc w:val="left"/>
        <w:rPr>
          <w:u w:val="single"/>
        </w:rPr>
      </w:pPr>
      <w:r w:rsidRPr="008677C1">
        <w:rPr>
          <w:u w:val="single"/>
        </w:rPr>
        <w:t>Bei Fragen fragen!</w:t>
      </w:r>
    </w:p>
    <w:p w14:paraId="0BF2B09D" w14:textId="11F18353" w:rsidR="008677C1" w:rsidRPr="008677C1" w:rsidRDefault="008677C1" w:rsidP="003A5C36">
      <w:pPr>
        <w:spacing w:line="360" w:lineRule="auto"/>
        <w:jc w:val="left"/>
        <w:rPr>
          <w:b/>
          <w:bCs/>
          <w:sz w:val="52"/>
          <w:szCs w:val="52"/>
        </w:rPr>
      </w:pPr>
      <w:r w:rsidRPr="008677C1">
        <w:rPr>
          <w:b/>
          <w:bCs/>
          <w:sz w:val="52"/>
          <w:szCs w:val="52"/>
        </w:rPr>
        <w:t>Und viel Erfolg!</w:t>
      </w:r>
    </w:p>
    <w:sectPr w:rsidR="008677C1" w:rsidRPr="008677C1" w:rsidSect="00003A6C">
      <w:pgSz w:w="11906" w:h="16838"/>
      <w:pgMar w:top="1418" w:right="1418" w:bottom="1134" w:left="1418" w:header="709" w:footer="709" w:gutter="1134"/>
      <w:pgNumType w:fmt="upp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8250C" w14:textId="77777777" w:rsidR="000F2A0F" w:rsidRDefault="000F2A0F" w:rsidP="005F0780">
      <w:pPr>
        <w:spacing w:after="0" w:line="240" w:lineRule="auto"/>
      </w:pPr>
      <w:r>
        <w:separator/>
      </w:r>
    </w:p>
  </w:endnote>
  <w:endnote w:type="continuationSeparator" w:id="0">
    <w:p w14:paraId="2A63C7C7" w14:textId="77777777" w:rsidR="000F2A0F" w:rsidRDefault="000F2A0F" w:rsidP="005F07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ans Serif">
    <w:altName w:val="Mongolian Baiti"/>
    <w:charset w:val="00"/>
    <w:family w:val="auto"/>
    <w:pitch w:val="variable"/>
    <w:sig w:usb0="E10002FF" w:usb1="5201E9EB" w:usb2="00020004" w:usb3="00000000" w:csb0="0000011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MU Serif">
    <w:altName w:val="Mongolian Baiti"/>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8F1E7" w14:textId="77777777" w:rsidR="000D1FFD" w:rsidRDefault="000D1FF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877177"/>
      <w:docPartObj>
        <w:docPartGallery w:val="Page Numbers (Bottom of Page)"/>
        <w:docPartUnique/>
      </w:docPartObj>
    </w:sdtPr>
    <w:sdtContent>
      <w:p w14:paraId="100FAF19" w14:textId="50173DE4" w:rsidR="003D7ABD" w:rsidRDefault="003D7ABD">
        <w:pPr>
          <w:pStyle w:val="Fuzeile"/>
          <w:jc w:val="right"/>
        </w:pPr>
        <w:r>
          <w:fldChar w:fldCharType="begin"/>
        </w:r>
        <w:r>
          <w:instrText>PAGE   \* MERGEFORMAT</w:instrText>
        </w:r>
        <w:r>
          <w:fldChar w:fldCharType="separate"/>
        </w:r>
        <w:r>
          <w:t>2</w:t>
        </w:r>
        <w:r>
          <w:fldChar w:fldCharType="end"/>
        </w:r>
      </w:p>
    </w:sdtContent>
  </w:sdt>
  <w:p w14:paraId="1870A42B" w14:textId="77777777" w:rsidR="005F0780" w:rsidRDefault="005F078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D3CC" w14:textId="2B1EAE8D" w:rsidR="003D7ABD" w:rsidRDefault="003D7ABD">
    <w:pPr>
      <w:pStyle w:val="Fuzeile"/>
      <w:jc w:val="right"/>
    </w:pPr>
  </w:p>
  <w:p w14:paraId="497DE773" w14:textId="77777777" w:rsidR="006F6DF1" w:rsidRDefault="006F6DF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126F3" w14:textId="77777777" w:rsidR="000F2A0F" w:rsidRDefault="000F2A0F" w:rsidP="005F0780">
      <w:pPr>
        <w:spacing w:after="0" w:line="240" w:lineRule="auto"/>
      </w:pPr>
      <w:r>
        <w:separator/>
      </w:r>
    </w:p>
  </w:footnote>
  <w:footnote w:type="continuationSeparator" w:id="0">
    <w:p w14:paraId="3BAEF27B" w14:textId="77777777" w:rsidR="000F2A0F" w:rsidRDefault="000F2A0F" w:rsidP="005F0780">
      <w:pPr>
        <w:spacing w:after="0" w:line="240" w:lineRule="auto"/>
      </w:pPr>
      <w:r>
        <w:continuationSeparator/>
      </w:r>
    </w:p>
  </w:footnote>
  <w:footnote w:id="1">
    <w:p w14:paraId="740617DE" w14:textId="47174149" w:rsidR="005D6B4B" w:rsidRDefault="005D6B4B">
      <w:pPr>
        <w:pStyle w:val="Funotentext"/>
      </w:pPr>
    </w:p>
  </w:footnote>
  <w:footnote w:id="2">
    <w:p w14:paraId="3B3147D1" w14:textId="0449C3D4" w:rsidR="005B30A0" w:rsidRDefault="005B30A0">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209D3" w14:textId="77777777" w:rsidR="000D1FFD" w:rsidRDefault="000D1FF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42360" w14:textId="77777777" w:rsidR="000D1FFD" w:rsidRDefault="000D1FF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A9005" w14:textId="77777777" w:rsidR="000D1FFD" w:rsidRDefault="000D1FF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67EB8" w14:textId="186C2BC6" w:rsidR="00367421" w:rsidRPr="00367421" w:rsidRDefault="00367421" w:rsidP="00367421">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F0ECB" w14:textId="11F05CB9" w:rsidR="00960C0C" w:rsidRPr="00BE21ED" w:rsidRDefault="00000000" w:rsidP="00C577BF">
    <w:pPr>
      <w:pStyle w:val="Kopfzeile"/>
      <w:pBdr>
        <w:bottom w:val="single" w:sz="4" w:space="1" w:color="auto"/>
      </w:pBdr>
    </w:pPr>
    <w:fldSimple w:instr=" STYLEREF  &quot;Kopfzeile Text&quot;  \* MERGEFORMAT ">
      <w:r w:rsidR="008677C1">
        <w:rPr>
          <w:noProof/>
        </w:rPr>
        <w:t>Nomenklatur</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DB7C0" w14:textId="547DB035" w:rsidR="00BE21ED" w:rsidRPr="004A774E" w:rsidRDefault="00000000" w:rsidP="00BE21ED">
    <w:pPr>
      <w:pStyle w:val="Kopfzeile"/>
      <w:pBdr>
        <w:bottom w:val="single" w:sz="4" w:space="1" w:color="auto"/>
      </w:pBdr>
    </w:pPr>
    <w:fldSimple w:instr=" STYLEREF  &quot;Kopfzeile Text&quot;  \* MERGEFORMAT ">
      <w:r w:rsidR="00632280">
        <w:rPr>
          <w:noProof/>
        </w:rPr>
        <w:t>Vereinbarung</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B90BF" w14:textId="357F447F" w:rsidR="00367421" w:rsidRPr="009C7FA5" w:rsidRDefault="00000000" w:rsidP="00DE1B23">
    <w:pPr>
      <w:pStyle w:val="Kopfzeile"/>
      <w:pBdr>
        <w:bottom w:val="single" w:sz="4" w:space="1" w:color="auto"/>
      </w:pBdr>
    </w:pPr>
    <w:fldSimple w:instr=" STYLEREF  &quot;Überschrift 1&quot; \n  \* MERGEFORMAT ">
      <w:r w:rsidR="008677C1">
        <w:rPr>
          <w:noProof/>
        </w:rPr>
        <w:t>1</w:t>
      </w:r>
    </w:fldSimple>
    <w:r w:rsidR="00367421">
      <w:t xml:space="preserve"> </w:t>
    </w:r>
    <w:fldSimple w:instr=" STYLEREF  &quot;Überschrift 1&quot;  \* MERGEFORMAT ">
      <w:r w:rsidR="008677C1">
        <w:rPr>
          <w:noProof/>
        </w:rPr>
        <w:t>Einleitung</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F891C" w14:textId="4BABA6AF" w:rsidR="00DE1B23" w:rsidRPr="009C7FA5" w:rsidRDefault="00000000" w:rsidP="00DE1B23">
    <w:pPr>
      <w:pStyle w:val="Kopfzeile"/>
      <w:pBdr>
        <w:bottom w:val="single" w:sz="4" w:space="1" w:color="auto"/>
      </w:pBdr>
    </w:pPr>
    <w:fldSimple w:instr=" STYLEREF  &quot;Überschrift 1&quot;  \* MERGEFORMAT ">
      <w:r w:rsidR="008677C1">
        <w:rPr>
          <w:noProof/>
        </w:rPr>
        <w:t>Anhang</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BE0A13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1E41B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08004D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96C704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AC2FE7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87CB6B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7A8FE9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F267D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072ADD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9C84F8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01F5558A"/>
    <w:multiLevelType w:val="hybridMultilevel"/>
    <w:tmpl w:val="BA96808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0C890C25"/>
    <w:multiLevelType w:val="hybridMultilevel"/>
    <w:tmpl w:val="2EA270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E335E2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0AD6EFC"/>
    <w:multiLevelType w:val="hybridMultilevel"/>
    <w:tmpl w:val="431E6214"/>
    <w:lvl w:ilvl="0" w:tplc="BA8616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1DA7C3C"/>
    <w:multiLevelType w:val="hybridMultilevel"/>
    <w:tmpl w:val="CD723288"/>
    <w:lvl w:ilvl="0" w:tplc="988CC1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7BC3910"/>
    <w:multiLevelType w:val="hybridMultilevel"/>
    <w:tmpl w:val="8BC6CBC6"/>
    <w:lvl w:ilvl="0" w:tplc="0809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A9D2AC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DCD67E9"/>
    <w:multiLevelType w:val="hybridMultilevel"/>
    <w:tmpl w:val="E6B201F6"/>
    <w:lvl w:ilvl="0" w:tplc="F89619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E456DB8"/>
    <w:multiLevelType w:val="hybridMultilevel"/>
    <w:tmpl w:val="8B32623A"/>
    <w:lvl w:ilvl="0" w:tplc="8EF83C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1AB6647"/>
    <w:multiLevelType w:val="hybridMultilevel"/>
    <w:tmpl w:val="B71AEA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3E54086"/>
    <w:multiLevelType w:val="hybridMultilevel"/>
    <w:tmpl w:val="3AEE486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4271595"/>
    <w:multiLevelType w:val="hybridMultilevel"/>
    <w:tmpl w:val="5ED8DB58"/>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6A472D0"/>
    <w:multiLevelType w:val="hybridMultilevel"/>
    <w:tmpl w:val="06125070"/>
    <w:lvl w:ilvl="0" w:tplc="2954C5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7601C92"/>
    <w:multiLevelType w:val="hybridMultilevel"/>
    <w:tmpl w:val="A6045524"/>
    <w:lvl w:ilvl="0" w:tplc="387C5BB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AF0491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953038"/>
    <w:multiLevelType w:val="hybridMultilevel"/>
    <w:tmpl w:val="95066E7C"/>
    <w:lvl w:ilvl="0" w:tplc="0E4A7CC6">
      <w:start w:val="1"/>
      <w:numFmt w:val="decimal"/>
      <w:pStyle w:val="Anhang"/>
      <w:lvlText w:val="Anhang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DE1DC6"/>
    <w:multiLevelType w:val="hybridMultilevel"/>
    <w:tmpl w:val="4E326384"/>
    <w:lvl w:ilvl="0" w:tplc="C0E6D0EA">
      <w:numFmt w:val="bullet"/>
      <w:lvlText w:val="-"/>
      <w:lvlJc w:val="left"/>
      <w:pPr>
        <w:ind w:left="720" w:hanging="360"/>
      </w:pPr>
      <w:rPr>
        <w:rFonts w:ascii="CMU Sans Serif" w:eastAsiaTheme="minorHAnsi" w:hAnsi="CMU Sans Serif" w:cs="CMU Sans Serif"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EC0254"/>
    <w:multiLevelType w:val="multilevel"/>
    <w:tmpl w:val="04070025"/>
    <w:lvl w:ilvl="0">
      <w:start w:val="1"/>
      <w:numFmt w:val="decimal"/>
      <w:pStyle w:val="berschrift1"/>
      <w:lvlText w:val="%1"/>
      <w:lvlJc w:val="left"/>
      <w:pPr>
        <w:ind w:left="858"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1004"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9" w15:restartNumberingAfterBreak="0">
    <w:nsid w:val="62DB4911"/>
    <w:multiLevelType w:val="hybridMultilevel"/>
    <w:tmpl w:val="5ED8DB58"/>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667388E"/>
    <w:multiLevelType w:val="multilevel"/>
    <w:tmpl w:val="23EC6C96"/>
    <w:lvl w:ilvl="0">
      <w:start w:val="1"/>
      <w:numFmt w:val="upperLetter"/>
      <w:pStyle w:val="berschrift1Anhang"/>
      <w:lvlText w:val="%1."/>
      <w:lvlJc w:val="left"/>
      <w:pPr>
        <w:ind w:left="0" w:firstLine="0"/>
      </w:pPr>
      <w:rPr>
        <w:rFonts w:hint="default"/>
      </w:rPr>
    </w:lvl>
    <w:lvl w:ilvl="1">
      <w:start w:val="1"/>
      <w:numFmt w:val="decimal"/>
      <w:pStyle w:val="berschrift2Anhang"/>
      <w:lvlText w:val="%1.%2"/>
      <w:lvlJc w:val="left"/>
      <w:pPr>
        <w:ind w:left="720" w:firstLine="0"/>
      </w:pPr>
      <w:rPr>
        <w:rFonts w:hint="default"/>
        <w:sz w:val="28"/>
        <w:szCs w:val="28"/>
      </w:rPr>
    </w:lvl>
    <w:lvl w:ilvl="2">
      <w:start w:val="1"/>
      <w:numFmt w:val="decimal"/>
      <w:pStyle w:val="berschrift3Anhang"/>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1" w15:restartNumberingAfterBreak="0">
    <w:nsid w:val="67B12D51"/>
    <w:multiLevelType w:val="hybridMultilevel"/>
    <w:tmpl w:val="5ED8DB58"/>
    <w:lvl w:ilvl="0" w:tplc="FFFFFFF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F0D5713"/>
    <w:multiLevelType w:val="hybridMultilevel"/>
    <w:tmpl w:val="2340DA7E"/>
    <w:lvl w:ilvl="0" w:tplc="1B40C7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B7753E"/>
    <w:multiLevelType w:val="hybridMultilevel"/>
    <w:tmpl w:val="7B7013EC"/>
    <w:lvl w:ilvl="0" w:tplc="432414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02914252">
    <w:abstractNumId w:val="10"/>
  </w:num>
  <w:num w:numId="2" w16cid:durableId="1929342372">
    <w:abstractNumId w:val="25"/>
  </w:num>
  <w:num w:numId="3" w16cid:durableId="992025052">
    <w:abstractNumId w:val="28"/>
  </w:num>
  <w:num w:numId="4" w16cid:durableId="1980307755">
    <w:abstractNumId w:val="13"/>
  </w:num>
  <w:num w:numId="5" w16cid:durableId="2002393294">
    <w:abstractNumId w:val="17"/>
  </w:num>
  <w:num w:numId="6" w16cid:durableId="2059670910">
    <w:abstractNumId w:val="0"/>
  </w:num>
  <w:num w:numId="7" w16cid:durableId="440075514">
    <w:abstractNumId w:val="1"/>
  </w:num>
  <w:num w:numId="8" w16cid:durableId="460416819">
    <w:abstractNumId w:val="2"/>
  </w:num>
  <w:num w:numId="9" w16cid:durableId="1388530144">
    <w:abstractNumId w:val="3"/>
  </w:num>
  <w:num w:numId="10" w16cid:durableId="120193763">
    <w:abstractNumId w:val="4"/>
  </w:num>
  <w:num w:numId="11" w16cid:durableId="360783692">
    <w:abstractNumId w:val="5"/>
  </w:num>
  <w:num w:numId="12" w16cid:durableId="237135321">
    <w:abstractNumId w:val="6"/>
  </w:num>
  <w:num w:numId="13" w16cid:durableId="1065185510">
    <w:abstractNumId w:val="7"/>
  </w:num>
  <w:num w:numId="14" w16cid:durableId="2125464569">
    <w:abstractNumId w:val="8"/>
  </w:num>
  <w:num w:numId="15" w16cid:durableId="306667008">
    <w:abstractNumId w:val="9"/>
  </w:num>
  <w:num w:numId="16" w16cid:durableId="595094550">
    <w:abstractNumId w:val="27"/>
  </w:num>
  <w:num w:numId="17" w16cid:durableId="285039967">
    <w:abstractNumId w:val="33"/>
  </w:num>
  <w:num w:numId="18" w16cid:durableId="1822191864">
    <w:abstractNumId w:val="32"/>
  </w:num>
  <w:num w:numId="19" w16cid:durableId="2140881111">
    <w:abstractNumId w:val="24"/>
  </w:num>
  <w:num w:numId="20" w16cid:durableId="165438223">
    <w:abstractNumId w:val="26"/>
  </w:num>
  <w:num w:numId="21" w16cid:durableId="1127550049">
    <w:abstractNumId w:val="12"/>
  </w:num>
  <w:num w:numId="22" w16cid:durableId="501510762">
    <w:abstractNumId w:val="18"/>
  </w:num>
  <w:num w:numId="23" w16cid:durableId="310449758">
    <w:abstractNumId w:val="15"/>
  </w:num>
  <w:num w:numId="24" w16cid:durableId="1110123549">
    <w:abstractNumId w:val="31"/>
  </w:num>
  <w:num w:numId="25" w16cid:durableId="488837341">
    <w:abstractNumId w:val="23"/>
  </w:num>
  <w:num w:numId="26" w16cid:durableId="384908820">
    <w:abstractNumId w:val="19"/>
  </w:num>
  <w:num w:numId="27" w16cid:durableId="1780757966">
    <w:abstractNumId w:val="14"/>
  </w:num>
  <w:num w:numId="28" w16cid:durableId="461575796">
    <w:abstractNumId w:val="11"/>
  </w:num>
  <w:num w:numId="29" w16cid:durableId="783236217">
    <w:abstractNumId w:val="20"/>
  </w:num>
  <w:num w:numId="30" w16cid:durableId="1412770696">
    <w:abstractNumId w:val="16"/>
  </w:num>
  <w:num w:numId="31" w16cid:durableId="543835336">
    <w:abstractNumId w:val="22"/>
  </w:num>
  <w:num w:numId="32" w16cid:durableId="1110782478">
    <w:abstractNumId w:val="29"/>
  </w:num>
  <w:num w:numId="33" w16cid:durableId="812605563">
    <w:abstractNumId w:val="30"/>
  </w:num>
  <w:num w:numId="34" w16cid:durableId="1481774896">
    <w:abstractNumId w:val="30"/>
    <w:lvlOverride w:ilvl="0">
      <w:lvl w:ilvl="0">
        <w:start w:val="1"/>
        <w:numFmt w:val="upperLetter"/>
        <w:pStyle w:val="berschrift1Anhang"/>
        <w:lvlText w:val="%1."/>
        <w:lvlJc w:val="left"/>
        <w:pPr>
          <w:ind w:left="0" w:firstLine="0"/>
        </w:pPr>
        <w:rPr>
          <w:rFonts w:hint="default"/>
        </w:rPr>
      </w:lvl>
    </w:lvlOverride>
    <w:lvlOverride w:ilvl="1">
      <w:lvl w:ilvl="1">
        <w:start w:val="1"/>
        <w:numFmt w:val="decimal"/>
        <w:pStyle w:val="berschrift2Anhang"/>
        <w:lvlText w:val="%1.%2"/>
        <w:lvlJc w:val="left"/>
        <w:pPr>
          <w:ind w:left="720" w:firstLine="0"/>
        </w:pPr>
        <w:rPr>
          <w:rFonts w:hint="default"/>
        </w:rPr>
      </w:lvl>
    </w:lvlOverride>
    <w:lvlOverride w:ilvl="2">
      <w:lvl w:ilvl="2">
        <w:start w:val="1"/>
        <w:numFmt w:val="decimal"/>
        <w:pStyle w:val="berschrift3Anhang"/>
        <w:lvlText w:val="%1.%2.%3"/>
        <w:lvlJc w:val="left"/>
        <w:pPr>
          <w:ind w:left="1440" w:firstLine="0"/>
        </w:pPr>
        <w:rPr>
          <w:rFonts w:hint="default"/>
        </w:rPr>
      </w:lvl>
    </w:lvlOverride>
    <w:lvlOverride w:ilvl="3">
      <w:lvl w:ilvl="3">
        <w:start w:val="1"/>
        <w:numFmt w:val="lowerLetter"/>
        <w:lvlText w:val="%4)"/>
        <w:lvlJc w:val="left"/>
        <w:pPr>
          <w:ind w:left="2160" w:firstLine="0"/>
        </w:pPr>
        <w:rPr>
          <w:rFonts w:hint="default"/>
        </w:rPr>
      </w:lvl>
    </w:lvlOverride>
    <w:lvlOverride w:ilvl="4">
      <w:lvl w:ilvl="4">
        <w:start w:val="1"/>
        <w:numFmt w:val="decimal"/>
        <w:lvlText w:val="(%5)"/>
        <w:lvlJc w:val="left"/>
        <w:pPr>
          <w:ind w:left="2880" w:firstLine="0"/>
        </w:pPr>
        <w:rPr>
          <w:rFonts w:hint="default"/>
        </w:rPr>
      </w:lvl>
    </w:lvlOverride>
    <w:lvlOverride w:ilvl="5">
      <w:lvl w:ilvl="5">
        <w:start w:val="1"/>
        <w:numFmt w:val="lowerLetter"/>
        <w:lvlText w:val="(%6)"/>
        <w:lvlJc w:val="left"/>
        <w:pPr>
          <w:ind w:left="3600" w:firstLine="0"/>
        </w:pPr>
        <w:rPr>
          <w:rFonts w:hint="default"/>
        </w:rPr>
      </w:lvl>
    </w:lvlOverride>
    <w:lvlOverride w:ilvl="6">
      <w:lvl w:ilvl="6">
        <w:start w:val="1"/>
        <w:numFmt w:val="lowerRoman"/>
        <w:lvlText w:val="(%7)"/>
        <w:lvlJc w:val="left"/>
        <w:pPr>
          <w:ind w:left="4320" w:firstLine="0"/>
        </w:pPr>
        <w:rPr>
          <w:rFonts w:hint="default"/>
        </w:rPr>
      </w:lvl>
    </w:lvlOverride>
    <w:lvlOverride w:ilvl="7">
      <w:lvl w:ilvl="7">
        <w:start w:val="1"/>
        <w:numFmt w:val="lowerLetter"/>
        <w:lvlText w:val="(%8)"/>
        <w:lvlJc w:val="left"/>
        <w:pPr>
          <w:ind w:left="5040" w:firstLine="0"/>
        </w:pPr>
        <w:rPr>
          <w:rFonts w:hint="default"/>
        </w:rPr>
      </w:lvl>
    </w:lvlOverride>
    <w:lvlOverride w:ilvl="8">
      <w:lvl w:ilvl="8">
        <w:start w:val="1"/>
        <w:numFmt w:val="lowerRoman"/>
        <w:lvlText w:val="(%9)"/>
        <w:lvlJc w:val="left"/>
        <w:pPr>
          <w:ind w:left="5760" w:firstLine="0"/>
        </w:pPr>
        <w:rPr>
          <w:rFonts w:hint="default"/>
        </w:rPr>
      </w:lvl>
    </w:lvlOverride>
  </w:num>
  <w:num w:numId="35" w16cid:durableId="5929355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efaultTableStyle w:val="TabelleStandar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1FB"/>
    <w:rsid w:val="00000596"/>
    <w:rsid w:val="00001637"/>
    <w:rsid w:val="00002308"/>
    <w:rsid w:val="000023DA"/>
    <w:rsid w:val="00002AD2"/>
    <w:rsid w:val="00003A14"/>
    <w:rsid w:val="00003A6C"/>
    <w:rsid w:val="000062A4"/>
    <w:rsid w:val="000109EC"/>
    <w:rsid w:val="00010D59"/>
    <w:rsid w:val="0001360D"/>
    <w:rsid w:val="00015E32"/>
    <w:rsid w:val="00017EA2"/>
    <w:rsid w:val="00020C4A"/>
    <w:rsid w:val="00024ACE"/>
    <w:rsid w:val="000254F7"/>
    <w:rsid w:val="00026722"/>
    <w:rsid w:val="0002673D"/>
    <w:rsid w:val="00026D9F"/>
    <w:rsid w:val="00030FC9"/>
    <w:rsid w:val="00031027"/>
    <w:rsid w:val="0003121D"/>
    <w:rsid w:val="0003129D"/>
    <w:rsid w:val="00031684"/>
    <w:rsid w:val="00031A5D"/>
    <w:rsid w:val="0003363E"/>
    <w:rsid w:val="0003497C"/>
    <w:rsid w:val="00034CA0"/>
    <w:rsid w:val="00034ED3"/>
    <w:rsid w:val="00035423"/>
    <w:rsid w:val="00035702"/>
    <w:rsid w:val="000406DD"/>
    <w:rsid w:val="00040937"/>
    <w:rsid w:val="00041D3F"/>
    <w:rsid w:val="0004295F"/>
    <w:rsid w:val="00042D4F"/>
    <w:rsid w:val="000436FA"/>
    <w:rsid w:val="00043CFD"/>
    <w:rsid w:val="00044512"/>
    <w:rsid w:val="00044E0E"/>
    <w:rsid w:val="00045FAD"/>
    <w:rsid w:val="0004716A"/>
    <w:rsid w:val="00052950"/>
    <w:rsid w:val="000529E4"/>
    <w:rsid w:val="000541A1"/>
    <w:rsid w:val="000566F6"/>
    <w:rsid w:val="00057671"/>
    <w:rsid w:val="00060605"/>
    <w:rsid w:val="000629B3"/>
    <w:rsid w:val="00063917"/>
    <w:rsid w:val="00064736"/>
    <w:rsid w:val="0006534E"/>
    <w:rsid w:val="00065396"/>
    <w:rsid w:val="00065D1A"/>
    <w:rsid w:val="000661B7"/>
    <w:rsid w:val="0007015A"/>
    <w:rsid w:val="000701D2"/>
    <w:rsid w:val="000746C3"/>
    <w:rsid w:val="0007568C"/>
    <w:rsid w:val="00075757"/>
    <w:rsid w:val="00075E07"/>
    <w:rsid w:val="00076509"/>
    <w:rsid w:val="000823A7"/>
    <w:rsid w:val="0008522D"/>
    <w:rsid w:val="00085564"/>
    <w:rsid w:val="00086365"/>
    <w:rsid w:val="000874AA"/>
    <w:rsid w:val="000920C8"/>
    <w:rsid w:val="00092830"/>
    <w:rsid w:val="0009456B"/>
    <w:rsid w:val="000959EF"/>
    <w:rsid w:val="00095FEB"/>
    <w:rsid w:val="00096D0F"/>
    <w:rsid w:val="000979FD"/>
    <w:rsid w:val="00097F81"/>
    <w:rsid w:val="000A0653"/>
    <w:rsid w:val="000A1250"/>
    <w:rsid w:val="000A2094"/>
    <w:rsid w:val="000A2F5D"/>
    <w:rsid w:val="000A3176"/>
    <w:rsid w:val="000A37FA"/>
    <w:rsid w:val="000A44AF"/>
    <w:rsid w:val="000A455D"/>
    <w:rsid w:val="000A57C4"/>
    <w:rsid w:val="000A6337"/>
    <w:rsid w:val="000A6F97"/>
    <w:rsid w:val="000A728A"/>
    <w:rsid w:val="000A7988"/>
    <w:rsid w:val="000A7A52"/>
    <w:rsid w:val="000A7B42"/>
    <w:rsid w:val="000B13D1"/>
    <w:rsid w:val="000B1534"/>
    <w:rsid w:val="000B156A"/>
    <w:rsid w:val="000B173E"/>
    <w:rsid w:val="000B305C"/>
    <w:rsid w:val="000B3DA5"/>
    <w:rsid w:val="000B4181"/>
    <w:rsid w:val="000B57EE"/>
    <w:rsid w:val="000B5C7B"/>
    <w:rsid w:val="000B6902"/>
    <w:rsid w:val="000B797B"/>
    <w:rsid w:val="000B7B20"/>
    <w:rsid w:val="000C161F"/>
    <w:rsid w:val="000C1DF9"/>
    <w:rsid w:val="000C261E"/>
    <w:rsid w:val="000C4980"/>
    <w:rsid w:val="000C6DCB"/>
    <w:rsid w:val="000C70DC"/>
    <w:rsid w:val="000C79D5"/>
    <w:rsid w:val="000D01E2"/>
    <w:rsid w:val="000D17CE"/>
    <w:rsid w:val="000D1FFD"/>
    <w:rsid w:val="000D2243"/>
    <w:rsid w:val="000D32C3"/>
    <w:rsid w:val="000D358B"/>
    <w:rsid w:val="000D3754"/>
    <w:rsid w:val="000D3766"/>
    <w:rsid w:val="000D4339"/>
    <w:rsid w:val="000D5FA7"/>
    <w:rsid w:val="000D6F06"/>
    <w:rsid w:val="000D7813"/>
    <w:rsid w:val="000E04A9"/>
    <w:rsid w:val="000E04F7"/>
    <w:rsid w:val="000E1356"/>
    <w:rsid w:val="000E1705"/>
    <w:rsid w:val="000E1C7B"/>
    <w:rsid w:val="000E2175"/>
    <w:rsid w:val="000E2D7D"/>
    <w:rsid w:val="000E4778"/>
    <w:rsid w:val="000E541B"/>
    <w:rsid w:val="000E5A4C"/>
    <w:rsid w:val="000E6096"/>
    <w:rsid w:val="000E7B9E"/>
    <w:rsid w:val="000E7C86"/>
    <w:rsid w:val="000E7DB1"/>
    <w:rsid w:val="000F083D"/>
    <w:rsid w:val="000F09BD"/>
    <w:rsid w:val="000F2144"/>
    <w:rsid w:val="000F2A0F"/>
    <w:rsid w:val="000F3E0D"/>
    <w:rsid w:val="000F4C79"/>
    <w:rsid w:val="000F71C4"/>
    <w:rsid w:val="00100277"/>
    <w:rsid w:val="00100934"/>
    <w:rsid w:val="00100F64"/>
    <w:rsid w:val="00101727"/>
    <w:rsid w:val="001018D6"/>
    <w:rsid w:val="00101EDF"/>
    <w:rsid w:val="00103A29"/>
    <w:rsid w:val="00104259"/>
    <w:rsid w:val="00104A7B"/>
    <w:rsid w:val="001052DD"/>
    <w:rsid w:val="00105BE9"/>
    <w:rsid w:val="001063B3"/>
    <w:rsid w:val="00106EE1"/>
    <w:rsid w:val="00107AD1"/>
    <w:rsid w:val="00107AF4"/>
    <w:rsid w:val="001106F7"/>
    <w:rsid w:val="00111551"/>
    <w:rsid w:val="00112551"/>
    <w:rsid w:val="00112566"/>
    <w:rsid w:val="001126FA"/>
    <w:rsid w:val="00112CF1"/>
    <w:rsid w:val="001138C1"/>
    <w:rsid w:val="00115CE8"/>
    <w:rsid w:val="0011717D"/>
    <w:rsid w:val="0012097C"/>
    <w:rsid w:val="00120A45"/>
    <w:rsid w:val="00121025"/>
    <w:rsid w:val="001226D9"/>
    <w:rsid w:val="00123C7A"/>
    <w:rsid w:val="00123F95"/>
    <w:rsid w:val="001248CD"/>
    <w:rsid w:val="00124C10"/>
    <w:rsid w:val="0012697C"/>
    <w:rsid w:val="00126B23"/>
    <w:rsid w:val="00127389"/>
    <w:rsid w:val="0012768F"/>
    <w:rsid w:val="00127935"/>
    <w:rsid w:val="001318D6"/>
    <w:rsid w:val="00131EDD"/>
    <w:rsid w:val="0013282A"/>
    <w:rsid w:val="00132D71"/>
    <w:rsid w:val="0013371E"/>
    <w:rsid w:val="001355EB"/>
    <w:rsid w:val="00135BE1"/>
    <w:rsid w:val="00137605"/>
    <w:rsid w:val="00140080"/>
    <w:rsid w:val="001403F0"/>
    <w:rsid w:val="0014120E"/>
    <w:rsid w:val="00143DC5"/>
    <w:rsid w:val="00144ABD"/>
    <w:rsid w:val="00145368"/>
    <w:rsid w:val="00145875"/>
    <w:rsid w:val="001468E8"/>
    <w:rsid w:val="00147694"/>
    <w:rsid w:val="0014794C"/>
    <w:rsid w:val="00147D96"/>
    <w:rsid w:val="00151E4E"/>
    <w:rsid w:val="00152AB7"/>
    <w:rsid w:val="001539EE"/>
    <w:rsid w:val="00154A5F"/>
    <w:rsid w:val="00155416"/>
    <w:rsid w:val="00155B1E"/>
    <w:rsid w:val="00156B42"/>
    <w:rsid w:val="00156E7F"/>
    <w:rsid w:val="001579CB"/>
    <w:rsid w:val="00160060"/>
    <w:rsid w:val="001611F7"/>
    <w:rsid w:val="001632A0"/>
    <w:rsid w:val="00163B17"/>
    <w:rsid w:val="001643BE"/>
    <w:rsid w:val="0016679B"/>
    <w:rsid w:val="00167BFF"/>
    <w:rsid w:val="001700DC"/>
    <w:rsid w:val="00172958"/>
    <w:rsid w:val="00175622"/>
    <w:rsid w:val="001757FB"/>
    <w:rsid w:val="00176393"/>
    <w:rsid w:val="00176829"/>
    <w:rsid w:val="00176B32"/>
    <w:rsid w:val="00180488"/>
    <w:rsid w:val="001804C7"/>
    <w:rsid w:val="00184009"/>
    <w:rsid w:val="001840F7"/>
    <w:rsid w:val="00185967"/>
    <w:rsid w:val="001864A6"/>
    <w:rsid w:val="001873A2"/>
    <w:rsid w:val="0018741C"/>
    <w:rsid w:val="00187A5B"/>
    <w:rsid w:val="00190020"/>
    <w:rsid w:val="001901A8"/>
    <w:rsid w:val="00192AD3"/>
    <w:rsid w:val="00192F39"/>
    <w:rsid w:val="00193103"/>
    <w:rsid w:val="00194800"/>
    <w:rsid w:val="001950DB"/>
    <w:rsid w:val="00196845"/>
    <w:rsid w:val="001969CD"/>
    <w:rsid w:val="00196EB0"/>
    <w:rsid w:val="00197491"/>
    <w:rsid w:val="001A04B5"/>
    <w:rsid w:val="001A05D2"/>
    <w:rsid w:val="001A0824"/>
    <w:rsid w:val="001A0A1B"/>
    <w:rsid w:val="001A1AC2"/>
    <w:rsid w:val="001A1B03"/>
    <w:rsid w:val="001A2D00"/>
    <w:rsid w:val="001A3F3C"/>
    <w:rsid w:val="001A4235"/>
    <w:rsid w:val="001A4343"/>
    <w:rsid w:val="001A4C8D"/>
    <w:rsid w:val="001A530C"/>
    <w:rsid w:val="001A6FF2"/>
    <w:rsid w:val="001A7800"/>
    <w:rsid w:val="001A7F6D"/>
    <w:rsid w:val="001B06B2"/>
    <w:rsid w:val="001B18B3"/>
    <w:rsid w:val="001B1956"/>
    <w:rsid w:val="001B1F1C"/>
    <w:rsid w:val="001B31A3"/>
    <w:rsid w:val="001B4ACB"/>
    <w:rsid w:val="001B6824"/>
    <w:rsid w:val="001B77B6"/>
    <w:rsid w:val="001C1396"/>
    <w:rsid w:val="001C19FC"/>
    <w:rsid w:val="001C1DB2"/>
    <w:rsid w:val="001C3096"/>
    <w:rsid w:val="001C3456"/>
    <w:rsid w:val="001C4209"/>
    <w:rsid w:val="001C4C46"/>
    <w:rsid w:val="001C5073"/>
    <w:rsid w:val="001C5344"/>
    <w:rsid w:val="001C75B7"/>
    <w:rsid w:val="001D0163"/>
    <w:rsid w:val="001D0205"/>
    <w:rsid w:val="001D251D"/>
    <w:rsid w:val="001D330B"/>
    <w:rsid w:val="001D34ED"/>
    <w:rsid w:val="001D3983"/>
    <w:rsid w:val="001D4735"/>
    <w:rsid w:val="001D6223"/>
    <w:rsid w:val="001D7147"/>
    <w:rsid w:val="001E182E"/>
    <w:rsid w:val="001E1C24"/>
    <w:rsid w:val="001E2E48"/>
    <w:rsid w:val="001E3669"/>
    <w:rsid w:val="001E3BF6"/>
    <w:rsid w:val="001E408F"/>
    <w:rsid w:val="001E4487"/>
    <w:rsid w:val="001E4F99"/>
    <w:rsid w:val="001E52E4"/>
    <w:rsid w:val="001E5516"/>
    <w:rsid w:val="001E580A"/>
    <w:rsid w:val="001E6189"/>
    <w:rsid w:val="001E6809"/>
    <w:rsid w:val="001E7BD6"/>
    <w:rsid w:val="001F0E81"/>
    <w:rsid w:val="001F1397"/>
    <w:rsid w:val="001F160B"/>
    <w:rsid w:val="001F1A65"/>
    <w:rsid w:val="001F1B93"/>
    <w:rsid w:val="001F25BF"/>
    <w:rsid w:val="001F300C"/>
    <w:rsid w:val="001F3A76"/>
    <w:rsid w:val="001F3E69"/>
    <w:rsid w:val="001F4A07"/>
    <w:rsid w:val="001F4AC1"/>
    <w:rsid w:val="001F4C5B"/>
    <w:rsid w:val="001F4E85"/>
    <w:rsid w:val="001F4F56"/>
    <w:rsid w:val="001F5630"/>
    <w:rsid w:val="001F5B77"/>
    <w:rsid w:val="001F61AD"/>
    <w:rsid w:val="001F65A1"/>
    <w:rsid w:val="001F7928"/>
    <w:rsid w:val="001F7C2B"/>
    <w:rsid w:val="001F7ED0"/>
    <w:rsid w:val="00201C8F"/>
    <w:rsid w:val="00202F79"/>
    <w:rsid w:val="00203A78"/>
    <w:rsid w:val="00204E04"/>
    <w:rsid w:val="00205E9E"/>
    <w:rsid w:val="002100BC"/>
    <w:rsid w:val="00210115"/>
    <w:rsid w:val="0021038C"/>
    <w:rsid w:val="00212A03"/>
    <w:rsid w:val="00212A9A"/>
    <w:rsid w:val="00213135"/>
    <w:rsid w:val="002141CD"/>
    <w:rsid w:val="00214A2B"/>
    <w:rsid w:val="00214DF0"/>
    <w:rsid w:val="00215A9B"/>
    <w:rsid w:val="00215BEB"/>
    <w:rsid w:val="00221A94"/>
    <w:rsid w:val="0023002B"/>
    <w:rsid w:val="0023048D"/>
    <w:rsid w:val="00230C32"/>
    <w:rsid w:val="0023156C"/>
    <w:rsid w:val="0023365C"/>
    <w:rsid w:val="002351BF"/>
    <w:rsid w:val="0023598E"/>
    <w:rsid w:val="00235A35"/>
    <w:rsid w:val="00235E0C"/>
    <w:rsid w:val="00236CE7"/>
    <w:rsid w:val="00236E7C"/>
    <w:rsid w:val="00236FFB"/>
    <w:rsid w:val="00237FA9"/>
    <w:rsid w:val="00240CCD"/>
    <w:rsid w:val="00240D56"/>
    <w:rsid w:val="00240FAC"/>
    <w:rsid w:val="00241F65"/>
    <w:rsid w:val="00241FF6"/>
    <w:rsid w:val="00242B42"/>
    <w:rsid w:val="00242BAC"/>
    <w:rsid w:val="002468F5"/>
    <w:rsid w:val="00250471"/>
    <w:rsid w:val="00250796"/>
    <w:rsid w:val="002512C4"/>
    <w:rsid w:val="002519E3"/>
    <w:rsid w:val="00252101"/>
    <w:rsid w:val="002527EB"/>
    <w:rsid w:val="00253E86"/>
    <w:rsid w:val="00254623"/>
    <w:rsid w:val="002556BA"/>
    <w:rsid w:val="00255787"/>
    <w:rsid w:val="00255E12"/>
    <w:rsid w:val="00256D73"/>
    <w:rsid w:val="002571AF"/>
    <w:rsid w:val="00257BA6"/>
    <w:rsid w:val="00257C4C"/>
    <w:rsid w:val="00257C77"/>
    <w:rsid w:val="002603E7"/>
    <w:rsid w:val="0026053D"/>
    <w:rsid w:val="00264884"/>
    <w:rsid w:val="00265219"/>
    <w:rsid w:val="00265E28"/>
    <w:rsid w:val="0026629A"/>
    <w:rsid w:val="00267284"/>
    <w:rsid w:val="002714B1"/>
    <w:rsid w:val="00271C6F"/>
    <w:rsid w:val="00272248"/>
    <w:rsid w:val="0027343F"/>
    <w:rsid w:val="0027448D"/>
    <w:rsid w:val="002758E8"/>
    <w:rsid w:val="00275FA9"/>
    <w:rsid w:val="002761FD"/>
    <w:rsid w:val="002763D8"/>
    <w:rsid w:val="00276A11"/>
    <w:rsid w:val="00277245"/>
    <w:rsid w:val="00277678"/>
    <w:rsid w:val="00280953"/>
    <w:rsid w:val="002809B4"/>
    <w:rsid w:val="00281690"/>
    <w:rsid w:val="0028395A"/>
    <w:rsid w:val="00283CDF"/>
    <w:rsid w:val="00284597"/>
    <w:rsid w:val="00284910"/>
    <w:rsid w:val="00285000"/>
    <w:rsid w:val="00285A92"/>
    <w:rsid w:val="0028643F"/>
    <w:rsid w:val="00286E83"/>
    <w:rsid w:val="0028772C"/>
    <w:rsid w:val="00290D46"/>
    <w:rsid w:val="00290E03"/>
    <w:rsid w:val="00290E36"/>
    <w:rsid w:val="00293E1E"/>
    <w:rsid w:val="002944A3"/>
    <w:rsid w:val="00294E60"/>
    <w:rsid w:val="0029554B"/>
    <w:rsid w:val="00297344"/>
    <w:rsid w:val="0029782E"/>
    <w:rsid w:val="002A09CF"/>
    <w:rsid w:val="002A2178"/>
    <w:rsid w:val="002A4A1D"/>
    <w:rsid w:val="002A4A84"/>
    <w:rsid w:val="002A4D4A"/>
    <w:rsid w:val="002A5640"/>
    <w:rsid w:val="002A58F9"/>
    <w:rsid w:val="002A59CF"/>
    <w:rsid w:val="002A5D72"/>
    <w:rsid w:val="002A61C9"/>
    <w:rsid w:val="002B2022"/>
    <w:rsid w:val="002B2995"/>
    <w:rsid w:val="002B32A8"/>
    <w:rsid w:val="002B44D4"/>
    <w:rsid w:val="002B45EA"/>
    <w:rsid w:val="002B4B8C"/>
    <w:rsid w:val="002B5CEF"/>
    <w:rsid w:val="002C02C0"/>
    <w:rsid w:val="002C2DF2"/>
    <w:rsid w:val="002C34B9"/>
    <w:rsid w:val="002C5546"/>
    <w:rsid w:val="002C6705"/>
    <w:rsid w:val="002C6ABD"/>
    <w:rsid w:val="002C7B9A"/>
    <w:rsid w:val="002D19FE"/>
    <w:rsid w:val="002D3FEB"/>
    <w:rsid w:val="002D5986"/>
    <w:rsid w:val="002D5EA4"/>
    <w:rsid w:val="002D6795"/>
    <w:rsid w:val="002E0BDA"/>
    <w:rsid w:val="002E2595"/>
    <w:rsid w:val="002E27BF"/>
    <w:rsid w:val="002E3498"/>
    <w:rsid w:val="002E3805"/>
    <w:rsid w:val="002E4AEA"/>
    <w:rsid w:val="002E5F35"/>
    <w:rsid w:val="002E72C3"/>
    <w:rsid w:val="002F023F"/>
    <w:rsid w:val="002F0C7A"/>
    <w:rsid w:val="002F1CCA"/>
    <w:rsid w:val="002F3DF3"/>
    <w:rsid w:val="002F4D6C"/>
    <w:rsid w:val="002F542E"/>
    <w:rsid w:val="002F728A"/>
    <w:rsid w:val="0030053B"/>
    <w:rsid w:val="003019A0"/>
    <w:rsid w:val="00302793"/>
    <w:rsid w:val="0030446F"/>
    <w:rsid w:val="003056C1"/>
    <w:rsid w:val="00310C02"/>
    <w:rsid w:val="00310C08"/>
    <w:rsid w:val="0031106D"/>
    <w:rsid w:val="00311746"/>
    <w:rsid w:val="00311797"/>
    <w:rsid w:val="0031476D"/>
    <w:rsid w:val="00315CDE"/>
    <w:rsid w:val="00317009"/>
    <w:rsid w:val="00317479"/>
    <w:rsid w:val="00320ACF"/>
    <w:rsid w:val="00320E38"/>
    <w:rsid w:val="00321108"/>
    <w:rsid w:val="003216CC"/>
    <w:rsid w:val="003221A3"/>
    <w:rsid w:val="0032221D"/>
    <w:rsid w:val="00323054"/>
    <w:rsid w:val="00324623"/>
    <w:rsid w:val="003253CB"/>
    <w:rsid w:val="00325CFA"/>
    <w:rsid w:val="00326674"/>
    <w:rsid w:val="00326AB3"/>
    <w:rsid w:val="0033022B"/>
    <w:rsid w:val="00331445"/>
    <w:rsid w:val="00331C01"/>
    <w:rsid w:val="00333C05"/>
    <w:rsid w:val="003357EB"/>
    <w:rsid w:val="00335951"/>
    <w:rsid w:val="00336754"/>
    <w:rsid w:val="00337471"/>
    <w:rsid w:val="00337D1C"/>
    <w:rsid w:val="00340D82"/>
    <w:rsid w:val="00341BD4"/>
    <w:rsid w:val="00342417"/>
    <w:rsid w:val="003444DF"/>
    <w:rsid w:val="00344848"/>
    <w:rsid w:val="00344EE7"/>
    <w:rsid w:val="00346699"/>
    <w:rsid w:val="00347B03"/>
    <w:rsid w:val="00347FE9"/>
    <w:rsid w:val="00350878"/>
    <w:rsid w:val="003508CC"/>
    <w:rsid w:val="00351863"/>
    <w:rsid w:val="00352ABF"/>
    <w:rsid w:val="0035460C"/>
    <w:rsid w:val="0035712E"/>
    <w:rsid w:val="00357DD4"/>
    <w:rsid w:val="00360015"/>
    <w:rsid w:val="00361BB0"/>
    <w:rsid w:val="00362B2C"/>
    <w:rsid w:val="00364739"/>
    <w:rsid w:val="00365E0C"/>
    <w:rsid w:val="00366128"/>
    <w:rsid w:val="00367421"/>
    <w:rsid w:val="00367756"/>
    <w:rsid w:val="003677CF"/>
    <w:rsid w:val="00370D08"/>
    <w:rsid w:val="00371C86"/>
    <w:rsid w:val="00372BA8"/>
    <w:rsid w:val="003732B1"/>
    <w:rsid w:val="00373A21"/>
    <w:rsid w:val="0037435D"/>
    <w:rsid w:val="003747B5"/>
    <w:rsid w:val="00375620"/>
    <w:rsid w:val="00375643"/>
    <w:rsid w:val="00375B63"/>
    <w:rsid w:val="00376244"/>
    <w:rsid w:val="003769F3"/>
    <w:rsid w:val="00376C1A"/>
    <w:rsid w:val="00377067"/>
    <w:rsid w:val="00377A0C"/>
    <w:rsid w:val="00377BDA"/>
    <w:rsid w:val="003805D6"/>
    <w:rsid w:val="00381092"/>
    <w:rsid w:val="00383ADD"/>
    <w:rsid w:val="00383F30"/>
    <w:rsid w:val="00384920"/>
    <w:rsid w:val="00384939"/>
    <w:rsid w:val="00384C46"/>
    <w:rsid w:val="00385198"/>
    <w:rsid w:val="003901FF"/>
    <w:rsid w:val="00390D3C"/>
    <w:rsid w:val="003923FD"/>
    <w:rsid w:val="00392E03"/>
    <w:rsid w:val="00392F95"/>
    <w:rsid w:val="003949BC"/>
    <w:rsid w:val="00394B23"/>
    <w:rsid w:val="00395B4D"/>
    <w:rsid w:val="00396ACC"/>
    <w:rsid w:val="003A0B14"/>
    <w:rsid w:val="003A1260"/>
    <w:rsid w:val="003A478E"/>
    <w:rsid w:val="003A4DC1"/>
    <w:rsid w:val="003A5C36"/>
    <w:rsid w:val="003A6043"/>
    <w:rsid w:val="003A6085"/>
    <w:rsid w:val="003A629B"/>
    <w:rsid w:val="003A6D1F"/>
    <w:rsid w:val="003A74FE"/>
    <w:rsid w:val="003B0DC6"/>
    <w:rsid w:val="003B13B5"/>
    <w:rsid w:val="003B27B2"/>
    <w:rsid w:val="003B3AC2"/>
    <w:rsid w:val="003B4DDB"/>
    <w:rsid w:val="003B5833"/>
    <w:rsid w:val="003B5F46"/>
    <w:rsid w:val="003B62FA"/>
    <w:rsid w:val="003B73FF"/>
    <w:rsid w:val="003C0A3F"/>
    <w:rsid w:val="003C4561"/>
    <w:rsid w:val="003C476F"/>
    <w:rsid w:val="003C4793"/>
    <w:rsid w:val="003C6C74"/>
    <w:rsid w:val="003C7432"/>
    <w:rsid w:val="003D0D54"/>
    <w:rsid w:val="003D1B04"/>
    <w:rsid w:val="003D2889"/>
    <w:rsid w:val="003D28A8"/>
    <w:rsid w:val="003D3D96"/>
    <w:rsid w:val="003D4589"/>
    <w:rsid w:val="003D47A5"/>
    <w:rsid w:val="003D48EC"/>
    <w:rsid w:val="003D4EAB"/>
    <w:rsid w:val="003D5105"/>
    <w:rsid w:val="003D5188"/>
    <w:rsid w:val="003D5D3A"/>
    <w:rsid w:val="003D6669"/>
    <w:rsid w:val="003D7ABD"/>
    <w:rsid w:val="003E238F"/>
    <w:rsid w:val="003E358E"/>
    <w:rsid w:val="003E369C"/>
    <w:rsid w:val="003E5895"/>
    <w:rsid w:val="003E66ED"/>
    <w:rsid w:val="003E77BD"/>
    <w:rsid w:val="003F0700"/>
    <w:rsid w:val="003F0DCF"/>
    <w:rsid w:val="003F1CEF"/>
    <w:rsid w:val="003F24EF"/>
    <w:rsid w:val="003F2AE3"/>
    <w:rsid w:val="003F2E5B"/>
    <w:rsid w:val="003F2EA5"/>
    <w:rsid w:val="003F52D3"/>
    <w:rsid w:val="003F5D78"/>
    <w:rsid w:val="003F76C7"/>
    <w:rsid w:val="003F7928"/>
    <w:rsid w:val="004005B6"/>
    <w:rsid w:val="00401B4E"/>
    <w:rsid w:val="0040296E"/>
    <w:rsid w:val="00402BEC"/>
    <w:rsid w:val="004069D1"/>
    <w:rsid w:val="00406EF9"/>
    <w:rsid w:val="00406FB6"/>
    <w:rsid w:val="00407EDA"/>
    <w:rsid w:val="00412388"/>
    <w:rsid w:val="00413754"/>
    <w:rsid w:val="00413B35"/>
    <w:rsid w:val="00414252"/>
    <w:rsid w:val="0041504E"/>
    <w:rsid w:val="00415157"/>
    <w:rsid w:val="00415654"/>
    <w:rsid w:val="00415ADD"/>
    <w:rsid w:val="0042220F"/>
    <w:rsid w:val="00424D2A"/>
    <w:rsid w:val="00425159"/>
    <w:rsid w:val="004276AE"/>
    <w:rsid w:val="0043002F"/>
    <w:rsid w:val="004302B5"/>
    <w:rsid w:val="00430719"/>
    <w:rsid w:val="00431D37"/>
    <w:rsid w:val="004330D1"/>
    <w:rsid w:val="00433388"/>
    <w:rsid w:val="00433422"/>
    <w:rsid w:val="00433510"/>
    <w:rsid w:val="00434253"/>
    <w:rsid w:val="00437226"/>
    <w:rsid w:val="00437F61"/>
    <w:rsid w:val="00440737"/>
    <w:rsid w:val="00440D2D"/>
    <w:rsid w:val="00441A01"/>
    <w:rsid w:val="004420A7"/>
    <w:rsid w:val="004422AD"/>
    <w:rsid w:val="00442AFD"/>
    <w:rsid w:val="00442BDF"/>
    <w:rsid w:val="004438AC"/>
    <w:rsid w:val="004456EA"/>
    <w:rsid w:val="0044702E"/>
    <w:rsid w:val="004472FD"/>
    <w:rsid w:val="00447797"/>
    <w:rsid w:val="0045005A"/>
    <w:rsid w:val="00450828"/>
    <w:rsid w:val="00450E2A"/>
    <w:rsid w:val="00451E40"/>
    <w:rsid w:val="00451EEA"/>
    <w:rsid w:val="004522D4"/>
    <w:rsid w:val="0045430C"/>
    <w:rsid w:val="0045570B"/>
    <w:rsid w:val="00456C29"/>
    <w:rsid w:val="0045775F"/>
    <w:rsid w:val="00457945"/>
    <w:rsid w:val="0046134D"/>
    <w:rsid w:val="004626C4"/>
    <w:rsid w:val="00462CD8"/>
    <w:rsid w:val="004639C6"/>
    <w:rsid w:val="00464E34"/>
    <w:rsid w:val="00464F67"/>
    <w:rsid w:val="00465003"/>
    <w:rsid w:val="004653C8"/>
    <w:rsid w:val="004670D0"/>
    <w:rsid w:val="004705CE"/>
    <w:rsid w:val="00471898"/>
    <w:rsid w:val="00471A2D"/>
    <w:rsid w:val="00472C7B"/>
    <w:rsid w:val="0047301F"/>
    <w:rsid w:val="00473522"/>
    <w:rsid w:val="00473523"/>
    <w:rsid w:val="004736E0"/>
    <w:rsid w:val="004743B1"/>
    <w:rsid w:val="00475385"/>
    <w:rsid w:val="00475DA7"/>
    <w:rsid w:val="00476510"/>
    <w:rsid w:val="00476CD8"/>
    <w:rsid w:val="00481059"/>
    <w:rsid w:val="0048245F"/>
    <w:rsid w:val="004865BE"/>
    <w:rsid w:val="00487805"/>
    <w:rsid w:val="004907A0"/>
    <w:rsid w:val="00492A79"/>
    <w:rsid w:val="004933BB"/>
    <w:rsid w:val="00493C58"/>
    <w:rsid w:val="00493EB9"/>
    <w:rsid w:val="00494707"/>
    <w:rsid w:val="00496396"/>
    <w:rsid w:val="00496F6C"/>
    <w:rsid w:val="00497EE4"/>
    <w:rsid w:val="004A2000"/>
    <w:rsid w:val="004A2432"/>
    <w:rsid w:val="004A2B5D"/>
    <w:rsid w:val="004A31B8"/>
    <w:rsid w:val="004A344E"/>
    <w:rsid w:val="004A384A"/>
    <w:rsid w:val="004A5F4F"/>
    <w:rsid w:val="004A6ADC"/>
    <w:rsid w:val="004A75DA"/>
    <w:rsid w:val="004A774E"/>
    <w:rsid w:val="004A7A59"/>
    <w:rsid w:val="004A7CE6"/>
    <w:rsid w:val="004B0DE4"/>
    <w:rsid w:val="004B19FD"/>
    <w:rsid w:val="004B2AC0"/>
    <w:rsid w:val="004B3E11"/>
    <w:rsid w:val="004B42F6"/>
    <w:rsid w:val="004B4602"/>
    <w:rsid w:val="004B521A"/>
    <w:rsid w:val="004C16E0"/>
    <w:rsid w:val="004C26B9"/>
    <w:rsid w:val="004C3BCD"/>
    <w:rsid w:val="004C4D76"/>
    <w:rsid w:val="004C4DE4"/>
    <w:rsid w:val="004C66CE"/>
    <w:rsid w:val="004D0FE3"/>
    <w:rsid w:val="004D16C9"/>
    <w:rsid w:val="004D2558"/>
    <w:rsid w:val="004D2E90"/>
    <w:rsid w:val="004D30D4"/>
    <w:rsid w:val="004D3F12"/>
    <w:rsid w:val="004D63C7"/>
    <w:rsid w:val="004D657F"/>
    <w:rsid w:val="004E05DF"/>
    <w:rsid w:val="004E0727"/>
    <w:rsid w:val="004E0744"/>
    <w:rsid w:val="004E16D5"/>
    <w:rsid w:val="004E1DC3"/>
    <w:rsid w:val="004E21E0"/>
    <w:rsid w:val="004E2340"/>
    <w:rsid w:val="004E27EE"/>
    <w:rsid w:val="004E349D"/>
    <w:rsid w:val="004E45C1"/>
    <w:rsid w:val="004E461E"/>
    <w:rsid w:val="004E6968"/>
    <w:rsid w:val="004E6C7E"/>
    <w:rsid w:val="004E7263"/>
    <w:rsid w:val="004E7F4F"/>
    <w:rsid w:val="004F08AD"/>
    <w:rsid w:val="004F0982"/>
    <w:rsid w:val="004F154F"/>
    <w:rsid w:val="004F4AF6"/>
    <w:rsid w:val="005001BC"/>
    <w:rsid w:val="00501134"/>
    <w:rsid w:val="00501577"/>
    <w:rsid w:val="005017FB"/>
    <w:rsid w:val="0050256F"/>
    <w:rsid w:val="0050542C"/>
    <w:rsid w:val="0050607A"/>
    <w:rsid w:val="00506424"/>
    <w:rsid w:val="00506814"/>
    <w:rsid w:val="00507443"/>
    <w:rsid w:val="005074F9"/>
    <w:rsid w:val="00507FAA"/>
    <w:rsid w:val="00507FCE"/>
    <w:rsid w:val="00510560"/>
    <w:rsid w:val="0051157A"/>
    <w:rsid w:val="00512148"/>
    <w:rsid w:val="005122F9"/>
    <w:rsid w:val="00512387"/>
    <w:rsid w:val="00513A0E"/>
    <w:rsid w:val="00514164"/>
    <w:rsid w:val="00514471"/>
    <w:rsid w:val="00514A1D"/>
    <w:rsid w:val="00515DA7"/>
    <w:rsid w:val="005162D1"/>
    <w:rsid w:val="00516C18"/>
    <w:rsid w:val="0051745F"/>
    <w:rsid w:val="00517F50"/>
    <w:rsid w:val="0052017E"/>
    <w:rsid w:val="005201E9"/>
    <w:rsid w:val="00520967"/>
    <w:rsid w:val="0052255C"/>
    <w:rsid w:val="00522EB8"/>
    <w:rsid w:val="00523966"/>
    <w:rsid w:val="00524317"/>
    <w:rsid w:val="00524568"/>
    <w:rsid w:val="005251FB"/>
    <w:rsid w:val="00525BB8"/>
    <w:rsid w:val="00527340"/>
    <w:rsid w:val="00527CA3"/>
    <w:rsid w:val="00527F29"/>
    <w:rsid w:val="0053032A"/>
    <w:rsid w:val="00532A52"/>
    <w:rsid w:val="00532A87"/>
    <w:rsid w:val="00535A73"/>
    <w:rsid w:val="00536BB9"/>
    <w:rsid w:val="00537993"/>
    <w:rsid w:val="005418C5"/>
    <w:rsid w:val="0054292A"/>
    <w:rsid w:val="0054348C"/>
    <w:rsid w:val="00544DBD"/>
    <w:rsid w:val="00545EC2"/>
    <w:rsid w:val="005515D9"/>
    <w:rsid w:val="00555856"/>
    <w:rsid w:val="005558C4"/>
    <w:rsid w:val="00555C1C"/>
    <w:rsid w:val="00561051"/>
    <w:rsid w:val="00562286"/>
    <w:rsid w:val="00562BD7"/>
    <w:rsid w:val="00563AC3"/>
    <w:rsid w:val="005648B5"/>
    <w:rsid w:val="00566807"/>
    <w:rsid w:val="00566B6C"/>
    <w:rsid w:val="00570157"/>
    <w:rsid w:val="00570C3F"/>
    <w:rsid w:val="00570FCC"/>
    <w:rsid w:val="0057138B"/>
    <w:rsid w:val="00572AC1"/>
    <w:rsid w:val="005731D0"/>
    <w:rsid w:val="00573B8A"/>
    <w:rsid w:val="00574244"/>
    <w:rsid w:val="00576352"/>
    <w:rsid w:val="00580A69"/>
    <w:rsid w:val="005812C2"/>
    <w:rsid w:val="00582A79"/>
    <w:rsid w:val="00583E4C"/>
    <w:rsid w:val="005858D5"/>
    <w:rsid w:val="005859E5"/>
    <w:rsid w:val="005914E5"/>
    <w:rsid w:val="00594476"/>
    <w:rsid w:val="0059450F"/>
    <w:rsid w:val="0059464E"/>
    <w:rsid w:val="0059478C"/>
    <w:rsid w:val="005952B3"/>
    <w:rsid w:val="00595C5B"/>
    <w:rsid w:val="005968A4"/>
    <w:rsid w:val="005969FE"/>
    <w:rsid w:val="005A04C8"/>
    <w:rsid w:val="005A0BF8"/>
    <w:rsid w:val="005A0EFF"/>
    <w:rsid w:val="005A19FB"/>
    <w:rsid w:val="005A292A"/>
    <w:rsid w:val="005A41D8"/>
    <w:rsid w:val="005A5784"/>
    <w:rsid w:val="005A6050"/>
    <w:rsid w:val="005B1B90"/>
    <w:rsid w:val="005B1CBD"/>
    <w:rsid w:val="005B25DD"/>
    <w:rsid w:val="005B30A0"/>
    <w:rsid w:val="005B4BF7"/>
    <w:rsid w:val="005B59ED"/>
    <w:rsid w:val="005B59F0"/>
    <w:rsid w:val="005B6C18"/>
    <w:rsid w:val="005B74DA"/>
    <w:rsid w:val="005B7973"/>
    <w:rsid w:val="005B7E1A"/>
    <w:rsid w:val="005C01B2"/>
    <w:rsid w:val="005C01C8"/>
    <w:rsid w:val="005C0391"/>
    <w:rsid w:val="005C19F9"/>
    <w:rsid w:val="005C3598"/>
    <w:rsid w:val="005C427B"/>
    <w:rsid w:val="005C648C"/>
    <w:rsid w:val="005C76C4"/>
    <w:rsid w:val="005D065A"/>
    <w:rsid w:val="005D0B90"/>
    <w:rsid w:val="005D12B4"/>
    <w:rsid w:val="005D16C4"/>
    <w:rsid w:val="005D2231"/>
    <w:rsid w:val="005D26BF"/>
    <w:rsid w:val="005D2EA5"/>
    <w:rsid w:val="005D35C2"/>
    <w:rsid w:val="005D3C22"/>
    <w:rsid w:val="005D4A4D"/>
    <w:rsid w:val="005D574F"/>
    <w:rsid w:val="005D5AC9"/>
    <w:rsid w:val="005D6A1A"/>
    <w:rsid w:val="005D6B4B"/>
    <w:rsid w:val="005E0B50"/>
    <w:rsid w:val="005E0F18"/>
    <w:rsid w:val="005E1151"/>
    <w:rsid w:val="005E1179"/>
    <w:rsid w:val="005E41FF"/>
    <w:rsid w:val="005E4684"/>
    <w:rsid w:val="005E6C2E"/>
    <w:rsid w:val="005E7D38"/>
    <w:rsid w:val="005E7DF6"/>
    <w:rsid w:val="005F025C"/>
    <w:rsid w:val="005F0630"/>
    <w:rsid w:val="005F0780"/>
    <w:rsid w:val="005F10DD"/>
    <w:rsid w:val="005F10E3"/>
    <w:rsid w:val="005F35C7"/>
    <w:rsid w:val="005F692A"/>
    <w:rsid w:val="005F7BA0"/>
    <w:rsid w:val="005F7E1F"/>
    <w:rsid w:val="005F7F57"/>
    <w:rsid w:val="00600DC4"/>
    <w:rsid w:val="006012E4"/>
    <w:rsid w:val="00601D82"/>
    <w:rsid w:val="00605062"/>
    <w:rsid w:val="00605369"/>
    <w:rsid w:val="0060550D"/>
    <w:rsid w:val="00606636"/>
    <w:rsid w:val="00606D38"/>
    <w:rsid w:val="00606EBF"/>
    <w:rsid w:val="00606F0B"/>
    <w:rsid w:val="006070DA"/>
    <w:rsid w:val="006072A4"/>
    <w:rsid w:val="00607FFC"/>
    <w:rsid w:val="0061256A"/>
    <w:rsid w:val="00613D1B"/>
    <w:rsid w:val="00615772"/>
    <w:rsid w:val="00615857"/>
    <w:rsid w:val="006159B9"/>
    <w:rsid w:val="00615A29"/>
    <w:rsid w:val="00615B80"/>
    <w:rsid w:val="00616247"/>
    <w:rsid w:val="00617EF2"/>
    <w:rsid w:val="0062013D"/>
    <w:rsid w:val="00621081"/>
    <w:rsid w:val="00621338"/>
    <w:rsid w:val="00621AA8"/>
    <w:rsid w:val="00621F8D"/>
    <w:rsid w:val="00622BDC"/>
    <w:rsid w:val="00622F0B"/>
    <w:rsid w:val="0062382F"/>
    <w:rsid w:val="00624934"/>
    <w:rsid w:val="00626DBF"/>
    <w:rsid w:val="00627742"/>
    <w:rsid w:val="00627987"/>
    <w:rsid w:val="00632280"/>
    <w:rsid w:val="00634690"/>
    <w:rsid w:val="00634EA4"/>
    <w:rsid w:val="00635396"/>
    <w:rsid w:val="006364CC"/>
    <w:rsid w:val="006370FE"/>
    <w:rsid w:val="006405C1"/>
    <w:rsid w:val="00642203"/>
    <w:rsid w:val="006422BB"/>
    <w:rsid w:val="00642D09"/>
    <w:rsid w:val="00645C9D"/>
    <w:rsid w:val="006462F0"/>
    <w:rsid w:val="00646D1B"/>
    <w:rsid w:val="00646F47"/>
    <w:rsid w:val="00650A2A"/>
    <w:rsid w:val="00651086"/>
    <w:rsid w:val="00652C4D"/>
    <w:rsid w:val="00653FB6"/>
    <w:rsid w:val="00656575"/>
    <w:rsid w:val="0065734F"/>
    <w:rsid w:val="00657B4C"/>
    <w:rsid w:val="00660AD4"/>
    <w:rsid w:val="0066134B"/>
    <w:rsid w:val="00664AB4"/>
    <w:rsid w:val="00665726"/>
    <w:rsid w:val="0066651F"/>
    <w:rsid w:val="006665AA"/>
    <w:rsid w:val="00667E8B"/>
    <w:rsid w:val="0067011A"/>
    <w:rsid w:val="00670E30"/>
    <w:rsid w:val="006743CF"/>
    <w:rsid w:val="00674EAC"/>
    <w:rsid w:val="00675B3D"/>
    <w:rsid w:val="00676620"/>
    <w:rsid w:val="00680D3A"/>
    <w:rsid w:val="0068178B"/>
    <w:rsid w:val="00683D35"/>
    <w:rsid w:val="00685CB0"/>
    <w:rsid w:val="00686991"/>
    <w:rsid w:val="00690C8B"/>
    <w:rsid w:val="00691581"/>
    <w:rsid w:val="00693884"/>
    <w:rsid w:val="00694BE3"/>
    <w:rsid w:val="0069522E"/>
    <w:rsid w:val="00695D74"/>
    <w:rsid w:val="006978D3"/>
    <w:rsid w:val="006A07AC"/>
    <w:rsid w:val="006A0D26"/>
    <w:rsid w:val="006A2E58"/>
    <w:rsid w:val="006A2F41"/>
    <w:rsid w:val="006A3C20"/>
    <w:rsid w:val="006A51C3"/>
    <w:rsid w:val="006A5EB2"/>
    <w:rsid w:val="006A5FC2"/>
    <w:rsid w:val="006B08D6"/>
    <w:rsid w:val="006B1AEC"/>
    <w:rsid w:val="006B36D5"/>
    <w:rsid w:val="006B3733"/>
    <w:rsid w:val="006B7513"/>
    <w:rsid w:val="006C0238"/>
    <w:rsid w:val="006C1FD3"/>
    <w:rsid w:val="006C2462"/>
    <w:rsid w:val="006C3153"/>
    <w:rsid w:val="006C37DC"/>
    <w:rsid w:val="006C4377"/>
    <w:rsid w:val="006C4C8C"/>
    <w:rsid w:val="006C5F7C"/>
    <w:rsid w:val="006C6F8E"/>
    <w:rsid w:val="006D043D"/>
    <w:rsid w:val="006D074D"/>
    <w:rsid w:val="006D09D8"/>
    <w:rsid w:val="006D09F5"/>
    <w:rsid w:val="006D441A"/>
    <w:rsid w:val="006D45BA"/>
    <w:rsid w:val="006D5F67"/>
    <w:rsid w:val="006D709E"/>
    <w:rsid w:val="006D78F1"/>
    <w:rsid w:val="006E0132"/>
    <w:rsid w:val="006E24AF"/>
    <w:rsid w:val="006E566B"/>
    <w:rsid w:val="006E5B13"/>
    <w:rsid w:val="006E5F68"/>
    <w:rsid w:val="006E7066"/>
    <w:rsid w:val="006E7ED3"/>
    <w:rsid w:val="006F0D90"/>
    <w:rsid w:val="006F2673"/>
    <w:rsid w:val="006F2FE2"/>
    <w:rsid w:val="006F31BA"/>
    <w:rsid w:val="006F36C2"/>
    <w:rsid w:val="006F67F2"/>
    <w:rsid w:val="006F6DF1"/>
    <w:rsid w:val="006F6E6F"/>
    <w:rsid w:val="006F7D66"/>
    <w:rsid w:val="00701949"/>
    <w:rsid w:val="00701DFE"/>
    <w:rsid w:val="00703A17"/>
    <w:rsid w:val="00703D3A"/>
    <w:rsid w:val="00704F82"/>
    <w:rsid w:val="007061D6"/>
    <w:rsid w:val="007065B7"/>
    <w:rsid w:val="0070664D"/>
    <w:rsid w:val="00707076"/>
    <w:rsid w:val="007079EB"/>
    <w:rsid w:val="0071029B"/>
    <w:rsid w:val="00710CD1"/>
    <w:rsid w:val="00711E36"/>
    <w:rsid w:val="0071309F"/>
    <w:rsid w:val="00713D2F"/>
    <w:rsid w:val="00717DEA"/>
    <w:rsid w:val="00720649"/>
    <w:rsid w:val="0072366D"/>
    <w:rsid w:val="007315D0"/>
    <w:rsid w:val="00732E5A"/>
    <w:rsid w:val="0073302F"/>
    <w:rsid w:val="00733278"/>
    <w:rsid w:val="00733AFB"/>
    <w:rsid w:val="00734335"/>
    <w:rsid w:val="00734690"/>
    <w:rsid w:val="007348AD"/>
    <w:rsid w:val="00736AB4"/>
    <w:rsid w:val="00736E03"/>
    <w:rsid w:val="0073707A"/>
    <w:rsid w:val="007373BC"/>
    <w:rsid w:val="0074063B"/>
    <w:rsid w:val="00741B5F"/>
    <w:rsid w:val="00743A11"/>
    <w:rsid w:val="007456F1"/>
    <w:rsid w:val="0074666E"/>
    <w:rsid w:val="00746A05"/>
    <w:rsid w:val="00747DA2"/>
    <w:rsid w:val="0075081E"/>
    <w:rsid w:val="00750BFB"/>
    <w:rsid w:val="00751C24"/>
    <w:rsid w:val="00752217"/>
    <w:rsid w:val="007534A3"/>
    <w:rsid w:val="007541F2"/>
    <w:rsid w:val="0075435C"/>
    <w:rsid w:val="007546CB"/>
    <w:rsid w:val="00755C37"/>
    <w:rsid w:val="00756D48"/>
    <w:rsid w:val="007571E8"/>
    <w:rsid w:val="00757FC4"/>
    <w:rsid w:val="007602E9"/>
    <w:rsid w:val="007612AA"/>
    <w:rsid w:val="00761CFC"/>
    <w:rsid w:val="00764276"/>
    <w:rsid w:val="0076524C"/>
    <w:rsid w:val="007728C3"/>
    <w:rsid w:val="00773F02"/>
    <w:rsid w:val="0077498F"/>
    <w:rsid w:val="0077585A"/>
    <w:rsid w:val="0077613E"/>
    <w:rsid w:val="00776761"/>
    <w:rsid w:val="0078025E"/>
    <w:rsid w:val="00780B5A"/>
    <w:rsid w:val="00780C22"/>
    <w:rsid w:val="00780C40"/>
    <w:rsid w:val="00780D64"/>
    <w:rsid w:val="007814EE"/>
    <w:rsid w:val="00781862"/>
    <w:rsid w:val="00781B89"/>
    <w:rsid w:val="00781C49"/>
    <w:rsid w:val="0078283F"/>
    <w:rsid w:val="00785030"/>
    <w:rsid w:val="007850F7"/>
    <w:rsid w:val="00785D14"/>
    <w:rsid w:val="00785D69"/>
    <w:rsid w:val="00785EE5"/>
    <w:rsid w:val="00786477"/>
    <w:rsid w:val="00786804"/>
    <w:rsid w:val="0078726C"/>
    <w:rsid w:val="00787365"/>
    <w:rsid w:val="00787494"/>
    <w:rsid w:val="00790E92"/>
    <w:rsid w:val="007912DB"/>
    <w:rsid w:val="007937F3"/>
    <w:rsid w:val="00795298"/>
    <w:rsid w:val="007953C0"/>
    <w:rsid w:val="007A0752"/>
    <w:rsid w:val="007A2995"/>
    <w:rsid w:val="007A2A06"/>
    <w:rsid w:val="007A2E85"/>
    <w:rsid w:val="007A3FCC"/>
    <w:rsid w:val="007A4AA9"/>
    <w:rsid w:val="007A5CA4"/>
    <w:rsid w:val="007A6FAE"/>
    <w:rsid w:val="007A7F69"/>
    <w:rsid w:val="007B0964"/>
    <w:rsid w:val="007B111A"/>
    <w:rsid w:val="007B40EA"/>
    <w:rsid w:val="007B478D"/>
    <w:rsid w:val="007B4A0A"/>
    <w:rsid w:val="007B6011"/>
    <w:rsid w:val="007B6CD5"/>
    <w:rsid w:val="007B717E"/>
    <w:rsid w:val="007B767A"/>
    <w:rsid w:val="007B7CFF"/>
    <w:rsid w:val="007C02F5"/>
    <w:rsid w:val="007C174E"/>
    <w:rsid w:val="007C1827"/>
    <w:rsid w:val="007C1F3E"/>
    <w:rsid w:val="007C3476"/>
    <w:rsid w:val="007C3DA3"/>
    <w:rsid w:val="007C42D0"/>
    <w:rsid w:val="007C4909"/>
    <w:rsid w:val="007C50F2"/>
    <w:rsid w:val="007C6913"/>
    <w:rsid w:val="007C7C2C"/>
    <w:rsid w:val="007C7D9D"/>
    <w:rsid w:val="007D0CC7"/>
    <w:rsid w:val="007D179D"/>
    <w:rsid w:val="007D200D"/>
    <w:rsid w:val="007D21FB"/>
    <w:rsid w:val="007D2DAA"/>
    <w:rsid w:val="007D51BA"/>
    <w:rsid w:val="007D521F"/>
    <w:rsid w:val="007D5DE1"/>
    <w:rsid w:val="007D5E8F"/>
    <w:rsid w:val="007D7C33"/>
    <w:rsid w:val="007E02A8"/>
    <w:rsid w:val="007E072D"/>
    <w:rsid w:val="007E104A"/>
    <w:rsid w:val="007E10CE"/>
    <w:rsid w:val="007E1C9F"/>
    <w:rsid w:val="007E1D74"/>
    <w:rsid w:val="007E1E5A"/>
    <w:rsid w:val="007E3856"/>
    <w:rsid w:val="007E3B6D"/>
    <w:rsid w:val="007E3EE2"/>
    <w:rsid w:val="007E7F4C"/>
    <w:rsid w:val="007F1176"/>
    <w:rsid w:val="007F1AC4"/>
    <w:rsid w:val="007F2210"/>
    <w:rsid w:val="007F3558"/>
    <w:rsid w:val="007F3A9B"/>
    <w:rsid w:val="007F5246"/>
    <w:rsid w:val="007F6108"/>
    <w:rsid w:val="007F7343"/>
    <w:rsid w:val="007F77CD"/>
    <w:rsid w:val="00800062"/>
    <w:rsid w:val="008000BD"/>
    <w:rsid w:val="00800363"/>
    <w:rsid w:val="00802A56"/>
    <w:rsid w:val="00803AA8"/>
    <w:rsid w:val="00804D8A"/>
    <w:rsid w:val="008055B9"/>
    <w:rsid w:val="00805CAB"/>
    <w:rsid w:val="00811742"/>
    <w:rsid w:val="00811C9E"/>
    <w:rsid w:val="00812814"/>
    <w:rsid w:val="00812871"/>
    <w:rsid w:val="00813043"/>
    <w:rsid w:val="00814EC9"/>
    <w:rsid w:val="00815659"/>
    <w:rsid w:val="008159AC"/>
    <w:rsid w:val="008166CA"/>
    <w:rsid w:val="00816E80"/>
    <w:rsid w:val="00816E8F"/>
    <w:rsid w:val="0082087D"/>
    <w:rsid w:val="00821160"/>
    <w:rsid w:val="0082272F"/>
    <w:rsid w:val="008227F4"/>
    <w:rsid w:val="00825AD9"/>
    <w:rsid w:val="008261EB"/>
    <w:rsid w:val="00826864"/>
    <w:rsid w:val="00826CB0"/>
    <w:rsid w:val="00827130"/>
    <w:rsid w:val="00833769"/>
    <w:rsid w:val="008339A8"/>
    <w:rsid w:val="0083441F"/>
    <w:rsid w:val="0083449F"/>
    <w:rsid w:val="00834A41"/>
    <w:rsid w:val="00835E84"/>
    <w:rsid w:val="00836E36"/>
    <w:rsid w:val="008376A7"/>
    <w:rsid w:val="008404B7"/>
    <w:rsid w:val="00840987"/>
    <w:rsid w:val="0084156B"/>
    <w:rsid w:val="00842412"/>
    <w:rsid w:val="00843908"/>
    <w:rsid w:val="008441F4"/>
    <w:rsid w:val="00845D52"/>
    <w:rsid w:val="00845FB5"/>
    <w:rsid w:val="00847DFE"/>
    <w:rsid w:val="008522D0"/>
    <w:rsid w:val="008533D3"/>
    <w:rsid w:val="008533D5"/>
    <w:rsid w:val="00854053"/>
    <w:rsid w:val="008540B3"/>
    <w:rsid w:val="008572D5"/>
    <w:rsid w:val="0085752B"/>
    <w:rsid w:val="00857565"/>
    <w:rsid w:val="00857967"/>
    <w:rsid w:val="008600C0"/>
    <w:rsid w:val="00860805"/>
    <w:rsid w:val="00861753"/>
    <w:rsid w:val="00861A63"/>
    <w:rsid w:val="008638B9"/>
    <w:rsid w:val="00864B8B"/>
    <w:rsid w:val="0086533F"/>
    <w:rsid w:val="008658D0"/>
    <w:rsid w:val="00866FDE"/>
    <w:rsid w:val="008677C1"/>
    <w:rsid w:val="008716D7"/>
    <w:rsid w:val="008720FB"/>
    <w:rsid w:val="0087233C"/>
    <w:rsid w:val="00873A26"/>
    <w:rsid w:val="0087572D"/>
    <w:rsid w:val="0087622F"/>
    <w:rsid w:val="00876312"/>
    <w:rsid w:val="00876D1A"/>
    <w:rsid w:val="00876ECB"/>
    <w:rsid w:val="00877567"/>
    <w:rsid w:val="00877C9F"/>
    <w:rsid w:val="00877CF5"/>
    <w:rsid w:val="008809EA"/>
    <w:rsid w:val="00882046"/>
    <w:rsid w:val="00883827"/>
    <w:rsid w:val="00883C6B"/>
    <w:rsid w:val="00884EC9"/>
    <w:rsid w:val="00885154"/>
    <w:rsid w:val="00885729"/>
    <w:rsid w:val="008868EC"/>
    <w:rsid w:val="00892833"/>
    <w:rsid w:val="008928D2"/>
    <w:rsid w:val="00892F92"/>
    <w:rsid w:val="00893522"/>
    <w:rsid w:val="0089364D"/>
    <w:rsid w:val="00894F3A"/>
    <w:rsid w:val="008967B7"/>
    <w:rsid w:val="0089731A"/>
    <w:rsid w:val="008974D9"/>
    <w:rsid w:val="008A1DC7"/>
    <w:rsid w:val="008A54BE"/>
    <w:rsid w:val="008A5589"/>
    <w:rsid w:val="008A6EB8"/>
    <w:rsid w:val="008A79EB"/>
    <w:rsid w:val="008B06EE"/>
    <w:rsid w:val="008B0764"/>
    <w:rsid w:val="008B07AC"/>
    <w:rsid w:val="008B102C"/>
    <w:rsid w:val="008B11BA"/>
    <w:rsid w:val="008B272B"/>
    <w:rsid w:val="008B2ADC"/>
    <w:rsid w:val="008B3DA3"/>
    <w:rsid w:val="008B43F6"/>
    <w:rsid w:val="008B5CCE"/>
    <w:rsid w:val="008B5D42"/>
    <w:rsid w:val="008B73AB"/>
    <w:rsid w:val="008C07FE"/>
    <w:rsid w:val="008C0F0B"/>
    <w:rsid w:val="008C19E2"/>
    <w:rsid w:val="008C2C41"/>
    <w:rsid w:val="008C3CA4"/>
    <w:rsid w:val="008C4767"/>
    <w:rsid w:val="008C57F9"/>
    <w:rsid w:val="008C691E"/>
    <w:rsid w:val="008C6E98"/>
    <w:rsid w:val="008D068C"/>
    <w:rsid w:val="008D188A"/>
    <w:rsid w:val="008D3803"/>
    <w:rsid w:val="008D3CE4"/>
    <w:rsid w:val="008D40A1"/>
    <w:rsid w:val="008D59E3"/>
    <w:rsid w:val="008D785E"/>
    <w:rsid w:val="008D7901"/>
    <w:rsid w:val="008D7E72"/>
    <w:rsid w:val="008E07F3"/>
    <w:rsid w:val="008E0CCA"/>
    <w:rsid w:val="008E34EE"/>
    <w:rsid w:val="008E4BB4"/>
    <w:rsid w:val="008E5EE3"/>
    <w:rsid w:val="008F05B6"/>
    <w:rsid w:val="008F1077"/>
    <w:rsid w:val="008F2A69"/>
    <w:rsid w:val="008F41C9"/>
    <w:rsid w:val="008F7401"/>
    <w:rsid w:val="00901F23"/>
    <w:rsid w:val="0090279D"/>
    <w:rsid w:val="009029D6"/>
    <w:rsid w:val="009030C1"/>
    <w:rsid w:val="00903244"/>
    <w:rsid w:val="00906064"/>
    <w:rsid w:val="00906A1B"/>
    <w:rsid w:val="00906E73"/>
    <w:rsid w:val="0090742F"/>
    <w:rsid w:val="00907877"/>
    <w:rsid w:val="009079ED"/>
    <w:rsid w:val="0091068C"/>
    <w:rsid w:val="00910CBB"/>
    <w:rsid w:val="00912543"/>
    <w:rsid w:val="0091293A"/>
    <w:rsid w:val="0091344F"/>
    <w:rsid w:val="009137FA"/>
    <w:rsid w:val="00914149"/>
    <w:rsid w:val="00914336"/>
    <w:rsid w:val="00914F2F"/>
    <w:rsid w:val="00917196"/>
    <w:rsid w:val="00917E0E"/>
    <w:rsid w:val="00920212"/>
    <w:rsid w:val="0092149E"/>
    <w:rsid w:val="00921A0C"/>
    <w:rsid w:val="009221FB"/>
    <w:rsid w:val="0092628C"/>
    <w:rsid w:val="00926995"/>
    <w:rsid w:val="00931181"/>
    <w:rsid w:val="00931CAF"/>
    <w:rsid w:val="00932F8F"/>
    <w:rsid w:val="00936679"/>
    <w:rsid w:val="009366FE"/>
    <w:rsid w:val="00936968"/>
    <w:rsid w:val="00937434"/>
    <w:rsid w:val="00937658"/>
    <w:rsid w:val="0094017B"/>
    <w:rsid w:val="0094065F"/>
    <w:rsid w:val="00941BB9"/>
    <w:rsid w:val="00943976"/>
    <w:rsid w:val="00943A39"/>
    <w:rsid w:val="00943E67"/>
    <w:rsid w:val="0094451D"/>
    <w:rsid w:val="00944FC3"/>
    <w:rsid w:val="009451BF"/>
    <w:rsid w:val="00945334"/>
    <w:rsid w:val="00945722"/>
    <w:rsid w:val="009457E9"/>
    <w:rsid w:val="00946B60"/>
    <w:rsid w:val="00947410"/>
    <w:rsid w:val="0095039A"/>
    <w:rsid w:val="009511EA"/>
    <w:rsid w:val="00952488"/>
    <w:rsid w:val="00952987"/>
    <w:rsid w:val="0095360A"/>
    <w:rsid w:val="00953E7E"/>
    <w:rsid w:val="00954671"/>
    <w:rsid w:val="009546AC"/>
    <w:rsid w:val="0095581B"/>
    <w:rsid w:val="0095608D"/>
    <w:rsid w:val="009572FA"/>
    <w:rsid w:val="00957534"/>
    <w:rsid w:val="00957AD9"/>
    <w:rsid w:val="00960508"/>
    <w:rsid w:val="00960C0C"/>
    <w:rsid w:val="0096217D"/>
    <w:rsid w:val="00963353"/>
    <w:rsid w:val="00963F64"/>
    <w:rsid w:val="00965EBA"/>
    <w:rsid w:val="00971591"/>
    <w:rsid w:val="009725CC"/>
    <w:rsid w:val="00974DA9"/>
    <w:rsid w:val="00974F04"/>
    <w:rsid w:val="00975ABF"/>
    <w:rsid w:val="009760B4"/>
    <w:rsid w:val="00976598"/>
    <w:rsid w:val="009773E1"/>
    <w:rsid w:val="00977B1F"/>
    <w:rsid w:val="00977DDC"/>
    <w:rsid w:val="00982436"/>
    <w:rsid w:val="009825BA"/>
    <w:rsid w:val="009826BE"/>
    <w:rsid w:val="009865FA"/>
    <w:rsid w:val="009872D7"/>
    <w:rsid w:val="00987ED9"/>
    <w:rsid w:val="00991D10"/>
    <w:rsid w:val="009922F7"/>
    <w:rsid w:val="00993109"/>
    <w:rsid w:val="00993148"/>
    <w:rsid w:val="00993C0B"/>
    <w:rsid w:val="0099402C"/>
    <w:rsid w:val="00994C35"/>
    <w:rsid w:val="009956EC"/>
    <w:rsid w:val="00995992"/>
    <w:rsid w:val="00997D58"/>
    <w:rsid w:val="009A14E0"/>
    <w:rsid w:val="009A1B38"/>
    <w:rsid w:val="009A2199"/>
    <w:rsid w:val="009A21F0"/>
    <w:rsid w:val="009A4D11"/>
    <w:rsid w:val="009A7883"/>
    <w:rsid w:val="009B13D2"/>
    <w:rsid w:val="009B2B12"/>
    <w:rsid w:val="009B33C6"/>
    <w:rsid w:val="009B46BC"/>
    <w:rsid w:val="009B588A"/>
    <w:rsid w:val="009B68FA"/>
    <w:rsid w:val="009B6DCE"/>
    <w:rsid w:val="009B727E"/>
    <w:rsid w:val="009C0666"/>
    <w:rsid w:val="009C0A36"/>
    <w:rsid w:val="009C20F7"/>
    <w:rsid w:val="009C58D8"/>
    <w:rsid w:val="009C617E"/>
    <w:rsid w:val="009C64EB"/>
    <w:rsid w:val="009C7847"/>
    <w:rsid w:val="009C7C1A"/>
    <w:rsid w:val="009C7FA5"/>
    <w:rsid w:val="009D096C"/>
    <w:rsid w:val="009D0A7D"/>
    <w:rsid w:val="009D0EAF"/>
    <w:rsid w:val="009D0FF8"/>
    <w:rsid w:val="009D1A10"/>
    <w:rsid w:val="009D1E45"/>
    <w:rsid w:val="009D3400"/>
    <w:rsid w:val="009D5140"/>
    <w:rsid w:val="009D5894"/>
    <w:rsid w:val="009D5F90"/>
    <w:rsid w:val="009D75C0"/>
    <w:rsid w:val="009E1656"/>
    <w:rsid w:val="009E20CE"/>
    <w:rsid w:val="009E2392"/>
    <w:rsid w:val="009E27E9"/>
    <w:rsid w:val="009E35EB"/>
    <w:rsid w:val="009E3CC2"/>
    <w:rsid w:val="009E4141"/>
    <w:rsid w:val="009E4B6C"/>
    <w:rsid w:val="009E57D7"/>
    <w:rsid w:val="009E582F"/>
    <w:rsid w:val="009E5BCC"/>
    <w:rsid w:val="009E60B6"/>
    <w:rsid w:val="009E66A0"/>
    <w:rsid w:val="009F23F5"/>
    <w:rsid w:val="009F242F"/>
    <w:rsid w:val="009F407E"/>
    <w:rsid w:val="009F4EBB"/>
    <w:rsid w:val="009F6303"/>
    <w:rsid w:val="009F7995"/>
    <w:rsid w:val="009F7B06"/>
    <w:rsid w:val="009F7D91"/>
    <w:rsid w:val="00A00A6E"/>
    <w:rsid w:val="00A024B4"/>
    <w:rsid w:val="00A027D9"/>
    <w:rsid w:val="00A0367D"/>
    <w:rsid w:val="00A037BE"/>
    <w:rsid w:val="00A038D4"/>
    <w:rsid w:val="00A03E2D"/>
    <w:rsid w:val="00A04845"/>
    <w:rsid w:val="00A06217"/>
    <w:rsid w:val="00A06CD4"/>
    <w:rsid w:val="00A11B1E"/>
    <w:rsid w:val="00A12002"/>
    <w:rsid w:val="00A14B54"/>
    <w:rsid w:val="00A15F53"/>
    <w:rsid w:val="00A168C7"/>
    <w:rsid w:val="00A16E52"/>
    <w:rsid w:val="00A17D00"/>
    <w:rsid w:val="00A20575"/>
    <w:rsid w:val="00A2061C"/>
    <w:rsid w:val="00A21947"/>
    <w:rsid w:val="00A2230B"/>
    <w:rsid w:val="00A22362"/>
    <w:rsid w:val="00A2245F"/>
    <w:rsid w:val="00A23E0E"/>
    <w:rsid w:val="00A24173"/>
    <w:rsid w:val="00A24CE8"/>
    <w:rsid w:val="00A24DDC"/>
    <w:rsid w:val="00A25BB5"/>
    <w:rsid w:val="00A2610C"/>
    <w:rsid w:val="00A26326"/>
    <w:rsid w:val="00A26C53"/>
    <w:rsid w:val="00A2708B"/>
    <w:rsid w:val="00A30EA6"/>
    <w:rsid w:val="00A31189"/>
    <w:rsid w:val="00A320BE"/>
    <w:rsid w:val="00A32B67"/>
    <w:rsid w:val="00A33159"/>
    <w:rsid w:val="00A33A69"/>
    <w:rsid w:val="00A3407E"/>
    <w:rsid w:val="00A35062"/>
    <w:rsid w:val="00A355F8"/>
    <w:rsid w:val="00A35B32"/>
    <w:rsid w:val="00A37887"/>
    <w:rsid w:val="00A37BD2"/>
    <w:rsid w:val="00A434AC"/>
    <w:rsid w:val="00A435D0"/>
    <w:rsid w:val="00A4380D"/>
    <w:rsid w:val="00A443D0"/>
    <w:rsid w:val="00A46339"/>
    <w:rsid w:val="00A474ED"/>
    <w:rsid w:val="00A47C61"/>
    <w:rsid w:val="00A52468"/>
    <w:rsid w:val="00A52B24"/>
    <w:rsid w:val="00A53272"/>
    <w:rsid w:val="00A5390D"/>
    <w:rsid w:val="00A549A8"/>
    <w:rsid w:val="00A552A0"/>
    <w:rsid w:val="00A556E6"/>
    <w:rsid w:val="00A57CBC"/>
    <w:rsid w:val="00A6082D"/>
    <w:rsid w:val="00A60E6B"/>
    <w:rsid w:val="00A636CF"/>
    <w:rsid w:val="00A64C75"/>
    <w:rsid w:val="00A64CAB"/>
    <w:rsid w:val="00A65576"/>
    <w:rsid w:val="00A673B6"/>
    <w:rsid w:val="00A70296"/>
    <w:rsid w:val="00A70C14"/>
    <w:rsid w:val="00A725FC"/>
    <w:rsid w:val="00A733C8"/>
    <w:rsid w:val="00A737C0"/>
    <w:rsid w:val="00A74314"/>
    <w:rsid w:val="00A74401"/>
    <w:rsid w:val="00A754E9"/>
    <w:rsid w:val="00A7579A"/>
    <w:rsid w:val="00A76914"/>
    <w:rsid w:val="00A76ABE"/>
    <w:rsid w:val="00A77B93"/>
    <w:rsid w:val="00A824AD"/>
    <w:rsid w:val="00A83110"/>
    <w:rsid w:val="00A83196"/>
    <w:rsid w:val="00A84A5A"/>
    <w:rsid w:val="00A862E7"/>
    <w:rsid w:val="00A87BCF"/>
    <w:rsid w:val="00A903B6"/>
    <w:rsid w:val="00A90852"/>
    <w:rsid w:val="00A90856"/>
    <w:rsid w:val="00A90BCE"/>
    <w:rsid w:val="00A913B3"/>
    <w:rsid w:val="00A913E7"/>
    <w:rsid w:val="00A918FB"/>
    <w:rsid w:val="00A92403"/>
    <w:rsid w:val="00A9307F"/>
    <w:rsid w:val="00A9600C"/>
    <w:rsid w:val="00A96382"/>
    <w:rsid w:val="00A9794E"/>
    <w:rsid w:val="00AA20C6"/>
    <w:rsid w:val="00AA2277"/>
    <w:rsid w:val="00AA3482"/>
    <w:rsid w:val="00AA3764"/>
    <w:rsid w:val="00AA3AA2"/>
    <w:rsid w:val="00AA45C4"/>
    <w:rsid w:val="00AA5005"/>
    <w:rsid w:val="00AA5ED8"/>
    <w:rsid w:val="00AA6785"/>
    <w:rsid w:val="00AA68BF"/>
    <w:rsid w:val="00AA78AD"/>
    <w:rsid w:val="00AA7902"/>
    <w:rsid w:val="00AB1143"/>
    <w:rsid w:val="00AB1144"/>
    <w:rsid w:val="00AB2005"/>
    <w:rsid w:val="00AB5049"/>
    <w:rsid w:val="00AB6A2C"/>
    <w:rsid w:val="00AB7723"/>
    <w:rsid w:val="00AC06C8"/>
    <w:rsid w:val="00AC124E"/>
    <w:rsid w:val="00AC1E81"/>
    <w:rsid w:val="00AC3387"/>
    <w:rsid w:val="00AC4BFF"/>
    <w:rsid w:val="00AC4C64"/>
    <w:rsid w:val="00AC7A01"/>
    <w:rsid w:val="00AD0C82"/>
    <w:rsid w:val="00AD2799"/>
    <w:rsid w:val="00AD2957"/>
    <w:rsid w:val="00AD49C6"/>
    <w:rsid w:val="00AD5401"/>
    <w:rsid w:val="00AD5647"/>
    <w:rsid w:val="00AD5F77"/>
    <w:rsid w:val="00AD6390"/>
    <w:rsid w:val="00AD6B8D"/>
    <w:rsid w:val="00AD7262"/>
    <w:rsid w:val="00AD7BF3"/>
    <w:rsid w:val="00AE2E3D"/>
    <w:rsid w:val="00AE43AB"/>
    <w:rsid w:val="00AE556E"/>
    <w:rsid w:val="00AE5CF4"/>
    <w:rsid w:val="00AE703A"/>
    <w:rsid w:val="00AE7993"/>
    <w:rsid w:val="00AE7E00"/>
    <w:rsid w:val="00AF0222"/>
    <w:rsid w:val="00AF0A62"/>
    <w:rsid w:val="00AF3359"/>
    <w:rsid w:val="00AF37DD"/>
    <w:rsid w:val="00AF3C63"/>
    <w:rsid w:val="00AF43DD"/>
    <w:rsid w:val="00AF455A"/>
    <w:rsid w:val="00AF5180"/>
    <w:rsid w:val="00AF6977"/>
    <w:rsid w:val="00B00687"/>
    <w:rsid w:val="00B0218D"/>
    <w:rsid w:val="00B0366B"/>
    <w:rsid w:val="00B03BC8"/>
    <w:rsid w:val="00B0439E"/>
    <w:rsid w:val="00B044E6"/>
    <w:rsid w:val="00B04EFE"/>
    <w:rsid w:val="00B057B0"/>
    <w:rsid w:val="00B079CD"/>
    <w:rsid w:val="00B102CF"/>
    <w:rsid w:val="00B11637"/>
    <w:rsid w:val="00B11DD2"/>
    <w:rsid w:val="00B139B9"/>
    <w:rsid w:val="00B1669F"/>
    <w:rsid w:val="00B16E78"/>
    <w:rsid w:val="00B16E7A"/>
    <w:rsid w:val="00B17EB1"/>
    <w:rsid w:val="00B2131D"/>
    <w:rsid w:val="00B214E1"/>
    <w:rsid w:val="00B21D18"/>
    <w:rsid w:val="00B2330E"/>
    <w:rsid w:val="00B23622"/>
    <w:rsid w:val="00B252EA"/>
    <w:rsid w:val="00B257D9"/>
    <w:rsid w:val="00B25F53"/>
    <w:rsid w:val="00B26151"/>
    <w:rsid w:val="00B261DF"/>
    <w:rsid w:val="00B32A5C"/>
    <w:rsid w:val="00B33187"/>
    <w:rsid w:val="00B342AA"/>
    <w:rsid w:val="00B3458F"/>
    <w:rsid w:val="00B36FC9"/>
    <w:rsid w:val="00B374E7"/>
    <w:rsid w:val="00B37FB1"/>
    <w:rsid w:val="00B40282"/>
    <w:rsid w:val="00B40D1B"/>
    <w:rsid w:val="00B410E3"/>
    <w:rsid w:val="00B4245D"/>
    <w:rsid w:val="00B44E4C"/>
    <w:rsid w:val="00B457D9"/>
    <w:rsid w:val="00B4598A"/>
    <w:rsid w:val="00B51090"/>
    <w:rsid w:val="00B51373"/>
    <w:rsid w:val="00B51F4D"/>
    <w:rsid w:val="00B5445C"/>
    <w:rsid w:val="00B54FD4"/>
    <w:rsid w:val="00B5516C"/>
    <w:rsid w:val="00B55432"/>
    <w:rsid w:val="00B559DE"/>
    <w:rsid w:val="00B55A36"/>
    <w:rsid w:val="00B56BBF"/>
    <w:rsid w:val="00B57766"/>
    <w:rsid w:val="00B6052A"/>
    <w:rsid w:val="00B60B0D"/>
    <w:rsid w:val="00B61AAF"/>
    <w:rsid w:val="00B62DB0"/>
    <w:rsid w:val="00B62FA6"/>
    <w:rsid w:val="00B6300F"/>
    <w:rsid w:val="00B639F6"/>
    <w:rsid w:val="00B6575B"/>
    <w:rsid w:val="00B6609E"/>
    <w:rsid w:val="00B66CAD"/>
    <w:rsid w:val="00B66E99"/>
    <w:rsid w:val="00B66F57"/>
    <w:rsid w:val="00B67DBD"/>
    <w:rsid w:val="00B71661"/>
    <w:rsid w:val="00B7220C"/>
    <w:rsid w:val="00B72516"/>
    <w:rsid w:val="00B72DDD"/>
    <w:rsid w:val="00B733BB"/>
    <w:rsid w:val="00B757B8"/>
    <w:rsid w:val="00B8135F"/>
    <w:rsid w:val="00B81B5B"/>
    <w:rsid w:val="00B81D1E"/>
    <w:rsid w:val="00B82FF4"/>
    <w:rsid w:val="00B837AC"/>
    <w:rsid w:val="00B85660"/>
    <w:rsid w:val="00B85CCF"/>
    <w:rsid w:val="00B85DB2"/>
    <w:rsid w:val="00B86DE0"/>
    <w:rsid w:val="00B870A2"/>
    <w:rsid w:val="00B87C28"/>
    <w:rsid w:val="00B91010"/>
    <w:rsid w:val="00B9101C"/>
    <w:rsid w:val="00B91C19"/>
    <w:rsid w:val="00B93FB7"/>
    <w:rsid w:val="00B94091"/>
    <w:rsid w:val="00B95A1E"/>
    <w:rsid w:val="00B96504"/>
    <w:rsid w:val="00B96514"/>
    <w:rsid w:val="00B97187"/>
    <w:rsid w:val="00B9726B"/>
    <w:rsid w:val="00BA07AE"/>
    <w:rsid w:val="00BA1D16"/>
    <w:rsid w:val="00BA5DD3"/>
    <w:rsid w:val="00BA60A7"/>
    <w:rsid w:val="00BA6CD2"/>
    <w:rsid w:val="00BA7173"/>
    <w:rsid w:val="00BB3F97"/>
    <w:rsid w:val="00BB3FD0"/>
    <w:rsid w:val="00BB4BB0"/>
    <w:rsid w:val="00BB5240"/>
    <w:rsid w:val="00BB5453"/>
    <w:rsid w:val="00BB671D"/>
    <w:rsid w:val="00BB6A32"/>
    <w:rsid w:val="00BB7994"/>
    <w:rsid w:val="00BC0AE6"/>
    <w:rsid w:val="00BC0F96"/>
    <w:rsid w:val="00BC1637"/>
    <w:rsid w:val="00BC2135"/>
    <w:rsid w:val="00BC39B2"/>
    <w:rsid w:val="00BC4334"/>
    <w:rsid w:val="00BC463D"/>
    <w:rsid w:val="00BC5084"/>
    <w:rsid w:val="00BC588B"/>
    <w:rsid w:val="00BC5BEF"/>
    <w:rsid w:val="00BC633D"/>
    <w:rsid w:val="00BC63A6"/>
    <w:rsid w:val="00BC6786"/>
    <w:rsid w:val="00BD2127"/>
    <w:rsid w:val="00BD22A4"/>
    <w:rsid w:val="00BD240F"/>
    <w:rsid w:val="00BD250F"/>
    <w:rsid w:val="00BD3155"/>
    <w:rsid w:val="00BD3AE5"/>
    <w:rsid w:val="00BD4691"/>
    <w:rsid w:val="00BD4DEA"/>
    <w:rsid w:val="00BD5388"/>
    <w:rsid w:val="00BD5AFF"/>
    <w:rsid w:val="00BD5FC3"/>
    <w:rsid w:val="00BD6492"/>
    <w:rsid w:val="00BD6D61"/>
    <w:rsid w:val="00BE21ED"/>
    <w:rsid w:val="00BE29D9"/>
    <w:rsid w:val="00BE4DA9"/>
    <w:rsid w:val="00BE5D73"/>
    <w:rsid w:val="00BE5F5D"/>
    <w:rsid w:val="00BE64C8"/>
    <w:rsid w:val="00BE6546"/>
    <w:rsid w:val="00BE7C51"/>
    <w:rsid w:val="00BF0D12"/>
    <w:rsid w:val="00BF5865"/>
    <w:rsid w:val="00BF616F"/>
    <w:rsid w:val="00BF65F6"/>
    <w:rsid w:val="00BF6A94"/>
    <w:rsid w:val="00BF7662"/>
    <w:rsid w:val="00BF7CFD"/>
    <w:rsid w:val="00C01EFD"/>
    <w:rsid w:val="00C0246E"/>
    <w:rsid w:val="00C0286F"/>
    <w:rsid w:val="00C02F6C"/>
    <w:rsid w:val="00C041BE"/>
    <w:rsid w:val="00C04FD2"/>
    <w:rsid w:val="00C05525"/>
    <w:rsid w:val="00C06174"/>
    <w:rsid w:val="00C06F46"/>
    <w:rsid w:val="00C101BB"/>
    <w:rsid w:val="00C12CCA"/>
    <w:rsid w:val="00C12E4F"/>
    <w:rsid w:val="00C136FA"/>
    <w:rsid w:val="00C14BF6"/>
    <w:rsid w:val="00C1521A"/>
    <w:rsid w:val="00C158D7"/>
    <w:rsid w:val="00C16384"/>
    <w:rsid w:val="00C223BD"/>
    <w:rsid w:val="00C22E94"/>
    <w:rsid w:val="00C23C09"/>
    <w:rsid w:val="00C24AEE"/>
    <w:rsid w:val="00C24E05"/>
    <w:rsid w:val="00C252D6"/>
    <w:rsid w:val="00C254F3"/>
    <w:rsid w:val="00C26326"/>
    <w:rsid w:val="00C27093"/>
    <w:rsid w:val="00C27230"/>
    <w:rsid w:val="00C276B9"/>
    <w:rsid w:val="00C27720"/>
    <w:rsid w:val="00C3002D"/>
    <w:rsid w:val="00C312DB"/>
    <w:rsid w:val="00C313BD"/>
    <w:rsid w:val="00C31448"/>
    <w:rsid w:val="00C31E03"/>
    <w:rsid w:val="00C33983"/>
    <w:rsid w:val="00C34552"/>
    <w:rsid w:val="00C36C4F"/>
    <w:rsid w:val="00C36E85"/>
    <w:rsid w:val="00C401D3"/>
    <w:rsid w:val="00C40A2B"/>
    <w:rsid w:val="00C40E26"/>
    <w:rsid w:val="00C41C09"/>
    <w:rsid w:val="00C430D5"/>
    <w:rsid w:val="00C43285"/>
    <w:rsid w:val="00C439A1"/>
    <w:rsid w:val="00C44A05"/>
    <w:rsid w:val="00C44A38"/>
    <w:rsid w:val="00C46CA3"/>
    <w:rsid w:val="00C4776F"/>
    <w:rsid w:val="00C50D6F"/>
    <w:rsid w:val="00C51012"/>
    <w:rsid w:val="00C51396"/>
    <w:rsid w:val="00C5191C"/>
    <w:rsid w:val="00C529BC"/>
    <w:rsid w:val="00C55039"/>
    <w:rsid w:val="00C55442"/>
    <w:rsid w:val="00C558FC"/>
    <w:rsid w:val="00C577BF"/>
    <w:rsid w:val="00C5793A"/>
    <w:rsid w:val="00C57994"/>
    <w:rsid w:val="00C60214"/>
    <w:rsid w:val="00C604EE"/>
    <w:rsid w:val="00C61E76"/>
    <w:rsid w:val="00C62A91"/>
    <w:rsid w:val="00C65A2F"/>
    <w:rsid w:val="00C661DE"/>
    <w:rsid w:val="00C66612"/>
    <w:rsid w:val="00C66BD7"/>
    <w:rsid w:val="00C66CEE"/>
    <w:rsid w:val="00C6788F"/>
    <w:rsid w:val="00C70B98"/>
    <w:rsid w:val="00C71531"/>
    <w:rsid w:val="00C7183E"/>
    <w:rsid w:val="00C7246A"/>
    <w:rsid w:val="00C724AD"/>
    <w:rsid w:val="00C734C6"/>
    <w:rsid w:val="00C73BCE"/>
    <w:rsid w:val="00C73FAF"/>
    <w:rsid w:val="00C77886"/>
    <w:rsid w:val="00C81686"/>
    <w:rsid w:val="00C81CF7"/>
    <w:rsid w:val="00C83AE4"/>
    <w:rsid w:val="00C86E69"/>
    <w:rsid w:val="00C879A7"/>
    <w:rsid w:val="00C90AE5"/>
    <w:rsid w:val="00C913CC"/>
    <w:rsid w:val="00C92B47"/>
    <w:rsid w:val="00C92C2C"/>
    <w:rsid w:val="00C9314F"/>
    <w:rsid w:val="00C948E8"/>
    <w:rsid w:val="00C94ADA"/>
    <w:rsid w:val="00C9682F"/>
    <w:rsid w:val="00C96B91"/>
    <w:rsid w:val="00C96F51"/>
    <w:rsid w:val="00C97275"/>
    <w:rsid w:val="00C97989"/>
    <w:rsid w:val="00C97D33"/>
    <w:rsid w:val="00CA1619"/>
    <w:rsid w:val="00CA2184"/>
    <w:rsid w:val="00CA310A"/>
    <w:rsid w:val="00CA3792"/>
    <w:rsid w:val="00CA552D"/>
    <w:rsid w:val="00CB09FB"/>
    <w:rsid w:val="00CB0BAF"/>
    <w:rsid w:val="00CB3D94"/>
    <w:rsid w:val="00CB4F3E"/>
    <w:rsid w:val="00CB5392"/>
    <w:rsid w:val="00CC09D5"/>
    <w:rsid w:val="00CC213B"/>
    <w:rsid w:val="00CC3CBA"/>
    <w:rsid w:val="00CC4DD5"/>
    <w:rsid w:val="00CC6123"/>
    <w:rsid w:val="00CC62DC"/>
    <w:rsid w:val="00CC6B8C"/>
    <w:rsid w:val="00CC7EA9"/>
    <w:rsid w:val="00CD009E"/>
    <w:rsid w:val="00CD259A"/>
    <w:rsid w:val="00CD25FB"/>
    <w:rsid w:val="00CD3731"/>
    <w:rsid w:val="00CD58ED"/>
    <w:rsid w:val="00CD69DB"/>
    <w:rsid w:val="00CD73AB"/>
    <w:rsid w:val="00CD74B8"/>
    <w:rsid w:val="00CE1844"/>
    <w:rsid w:val="00CE2231"/>
    <w:rsid w:val="00CE2946"/>
    <w:rsid w:val="00CE2A15"/>
    <w:rsid w:val="00CE3D1E"/>
    <w:rsid w:val="00CE4692"/>
    <w:rsid w:val="00CE4B05"/>
    <w:rsid w:val="00CE61EE"/>
    <w:rsid w:val="00CE6FCC"/>
    <w:rsid w:val="00CF1CDD"/>
    <w:rsid w:val="00CF2749"/>
    <w:rsid w:val="00CF2A73"/>
    <w:rsid w:val="00CF3C5B"/>
    <w:rsid w:val="00CF40FC"/>
    <w:rsid w:val="00D00206"/>
    <w:rsid w:val="00D029EF"/>
    <w:rsid w:val="00D02FBC"/>
    <w:rsid w:val="00D043D3"/>
    <w:rsid w:val="00D046EA"/>
    <w:rsid w:val="00D070A1"/>
    <w:rsid w:val="00D077DD"/>
    <w:rsid w:val="00D11C90"/>
    <w:rsid w:val="00D11C98"/>
    <w:rsid w:val="00D1202A"/>
    <w:rsid w:val="00D13242"/>
    <w:rsid w:val="00D17534"/>
    <w:rsid w:val="00D20385"/>
    <w:rsid w:val="00D20AEA"/>
    <w:rsid w:val="00D21790"/>
    <w:rsid w:val="00D218F1"/>
    <w:rsid w:val="00D21A37"/>
    <w:rsid w:val="00D223D9"/>
    <w:rsid w:val="00D22CBA"/>
    <w:rsid w:val="00D2431D"/>
    <w:rsid w:val="00D245AB"/>
    <w:rsid w:val="00D25032"/>
    <w:rsid w:val="00D25416"/>
    <w:rsid w:val="00D2612C"/>
    <w:rsid w:val="00D26714"/>
    <w:rsid w:val="00D27B82"/>
    <w:rsid w:val="00D30B75"/>
    <w:rsid w:val="00D329DB"/>
    <w:rsid w:val="00D333DA"/>
    <w:rsid w:val="00D342B4"/>
    <w:rsid w:val="00D35462"/>
    <w:rsid w:val="00D358B3"/>
    <w:rsid w:val="00D37637"/>
    <w:rsid w:val="00D376C4"/>
    <w:rsid w:val="00D403B2"/>
    <w:rsid w:val="00D4040A"/>
    <w:rsid w:val="00D4053E"/>
    <w:rsid w:val="00D41B0D"/>
    <w:rsid w:val="00D429E9"/>
    <w:rsid w:val="00D42F3F"/>
    <w:rsid w:val="00D43647"/>
    <w:rsid w:val="00D44093"/>
    <w:rsid w:val="00D44533"/>
    <w:rsid w:val="00D4661E"/>
    <w:rsid w:val="00D468D4"/>
    <w:rsid w:val="00D47346"/>
    <w:rsid w:val="00D475A5"/>
    <w:rsid w:val="00D47D52"/>
    <w:rsid w:val="00D50575"/>
    <w:rsid w:val="00D50EC2"/>
    <w:rsid w:val="00D528B3"/>
    <w:rsid w:val="00D53D40"/>
    <w:rsid w:val="00D55527"/>
    <w:rsid w:val="00D5652C"/>
    <w:rsid w:val="00D56FE6"/>
    <w:rsid w:val="00D570FB"/>
    <w:rsid w:val="00D57953"/>
    <w:rsid w:val="00D62BB8"/>
    <w:rsid w:val="00D63609"/>
    <w:rsid w:val="00D641A9"/>
    <w:rsid w:val="00D642C4"/>
    <w:rsid w:val="00D6443E"/>
    <w:rsid w:val="00D65ABB"/>
    <w:rsid w:val="00D67353"/>
    <w:rsid w:val="00D7005C"/>
    <w:rsid w:val="00D70817"/>
    <w:rsid w:val="00D71831"/>
    <w:rsid w:val="00D736B7"/>
    <w:rsid w:val="00D74C00"/>
    <w:rsid w:val="00D75393"/>
    <w:rsid w:val="00D8056C"/>
    <w:rsid w:val="00D80724"/>
    <w:rsid w:val="00D811EE"/>
    <w:rsid w:val="00D83F55"/>
    <w:rsid w:val="00D85608"/>
    <w:rsid w:val="00D858BE"/>
    <w:rsid w:val="00D86B11"/>
    <w:rsid w:val="00D908C5"/>
    <w:rsid w:val="00D922CE"/>
    <w:rsid w:val="00D92A91"/>
    <w:rsid w:val="00D94CA6"/>
    <w:rsid w:val="00D95F8E"/>
    <w:rsid w:val="00D960C6"/>
    <w:rsid w:val="00D9641F"/>
    <w:rsid w:val="00D96726"/>
    <w:rsid w:val="00D96E43"/>
    <w:rsid w:val="00D96EFF"/>
    <w:rsid w:val="00D97982"/>
    <w:rsid w:val="00DA0B9B"/>
    <w:rsid w:val="00DA13B3"/>
    <w:rsid w:val="00DA2AFC"/>
    <w:rsid w:val="00DA2C21"/>
    <w:rsid w:val="00DA3B2D"/>
    <w:rsid w:val="00DA489F"/>
    <w:rsid w:val="00DA57A6"/>
    <w:rsid w:val="00DA5A9B"/>
    <w:rsid w:val="00DA627E"/>
    <w:rsid w:val="00DB036F"/>
    <w:rsid w:val="00DB047C"/>
    <w:rsid w:val="00DB0BD2"/>
    <w:rsid w:val="00DB1C46"/>
    <w:rsid w:val="00DB1FBB"/>
    <w:rsid w:val="00DB3D16"/>
    <w:rsid w:val="00DB3D30"/>
    <w:rsid w:val="00DB426F"/>
    <w:rsid w:val="00DB4B87"/>
    <w:rsid w:val="00DB5C97"/>
    <w:rsid w:val="00DB74CA"/>
    <w:rsid w:val="00DB7BA3"/>
    <w:rsid w:val="00DB7F0E"/>
    <w:rsid w:val="00DC0483"/>
    <w:rsid w:val="00DC1656"/>
    <w:rsid w:val="00DC1B27"/>
    <w:rsid w:val="00DC21C6"/>
    <w:rsid w:val="00DC2A90"/>
    <w:rsid w:val="00DC2B59"/>
    <w:rsid w:val="00DC48B5"/>
    <w:rsid w:val="00DC4F0F"/>
    <w:rsid w:val="00DC5D31"/>
    <w:rsid w:val="00DC6A72"/>
    <w:rsid w:val="00DC7699"/>
    <w:rsid w:val="00DD2345"/>
    <w:rsid w:val="00DD2460"/>
    <w:rsid w:val="00DD42B4"/>
    <w:rsid w:val="00DD473E"/>
    <w:rsid w:val="00DD6ED2"/>
    <w:rsid w:val="00DD760C"/>
    <w:rsid w:val="00DE138D"/>
    <w:rsid w:val="00DE1B23"/>
    <w:rsid w:val="00DE2C52"/>
    <w:rsid w:val="00DE5693"/>
    <w:rsid w:val="00DE58BB"/>
    <w:rsid w:val="00DE72C9"/>
    <w:rsid w:val="00DF17AB"/>
    <w:rsid w:val="00DF1940"/>
    <w:rsid w:val="00DF4661"/>
    <w:rsid w:val="00DF511B"/>
    <w:rsid w:val="00DF56D9"/>
    <w:rsid w:val="00DF62B3"/>
    <w:rsid w:val="00DF6D17"/>
    <w:rsid w:val="00DF70BC"/>
    <w:rsid w:val="00DF72B5"/>
    <w:rsid w:val="00DF7C4D"/>
    <w:rsid w:val="00E00208"/>
    <w:rsid w:val="00E0277C"/>
    <w:rsid w:val="00E03874"/>
    <w:rsid w:val="00E03F40"/>
    <w:rsid w:val="00E06104"/>
    <w:rsid w:val="00E068D1"/>
    <w:rsid w:val="00E0772B"/>
    <w:rsid w:val="00E07F01"/>
    <w:rsid w:val="00E108B9"/>
    <w:rsid w:val="00E11DFC"/>
    <w:rsid w:val="00E13009"/>
    <w:rsid w:val="00E132BF"/>
    <w:rsid w:val="00E13F5D"/>
    <w:rsid w:val="00E15167"/>
    <w:rsid w:val="00E15895"/>
    <w:rsid w:val="00E1657F"/>
    <w:rsid w:val="00E166F9"/>
    <w:rsid w:val="00E17501"/>
    <w:rsid w:val="00E20946"/>
    <w:rsid w:val="00E212F1"/>
    <w:rsid w:val="00E21489"/>
    <w:rsid w:val="00E220EB"/>
    <w:rsid w:val="00E22CA0"/>
    <w:rsid w:val="00E23C3D"/>
    <w:rsid w:val="00E257ED"/>
    <w:rsid w:val="00E26667"/>
    <w:rsid w:val="00E267DB"/>
    <w:rsid w:val="00E27700"/>
    <w:rsid w:val="00E30807"/>
    <w:rsid w:val="00E31981"/>
    <w:rsid w:val="00E360FC"/>
    <w:rsid w:val="00E36E43"/>
    <w:rsid w:val="00E40E8D"/>
    <w:rsid w:val="00E4120F"/>
    <w:rsid w:val="00E43E2A"/>
    <w:rsid w:val="00E44B69"/>
    <w:rsid w:val="00E44EF3"/>
    <w:rsid w:val="00E46CDD"/>
    <w:rsid w:val="00E50143"/>
    <w:rsid w:val="00E503ED"/>
    <w:rsid w:val="00E5063D"/>
    <w:rsid w:val="00E51AB4"/>
    <w:rsid w:val="00E5216C"/>
    <w:rsid w:val="00E52805"/>
    <w:rsid w:val="00E529AC"/>
    <w:rsid w:val="00E52CD7"/>
    <w:rsid w:val="00E53540"/>
    <w:rsid w:val="00E55CEA"/>
    <w:rsid w:val="00E5659B"/>
    <w:rsid w:val="00E5691F"/>
    <w:rsid w:val="00E60373"/>
    <w:rsid w:val="00E60EBB"/>
    <w:rsid w:val="00E62FD7"/>
    <w:rsid w:val="00E63B9B"/>
    <w:rsid w:val="00E656CF"/>
    <w:rsid w:val="00E65A22"/>
    <w:rsid w:val="00E65B48"/>
    <w:rsid w:val="00E65C6D"/>
    <w:rsid w:val="00E66C34"/>
    <w:rsid w:val="00E6733B"/>
    <w:rsid w:val="00E67A94"/>
    <w:rsid w:val="00E67B44"/>
    <w:rsid w:val="00E708AA"/>
    <w:rsid w:val="00E7228D"/>
    <w:rsid w:val="00E729C0"/>
    <w:rsid w:val="00E73348"/>
    <w:rsid w:val="00E7359B"/>
    <w:rsid w:val="00E73B7D"/>
    <w:rsid w:val="00E73BF8"/>
    <w:rsid w:val="00E743E5"/>
    <w:rsid w:val="00E768BC"/>
    <w:rsid w:val="00E76D78"/>
    <w:rsid w:val="00E77058"/>
    <w:rsid w:val="00E77191"/>
    <w:rsid w:val="00E818B3"/>
    <w:rsid w:val="00E82150"/>
    <w:rsid w:val="00E83B52"/>
    <w:rsid w:val="00E84718"/>
    <w:rsid w:val="00E85D0E"/>
    <w:rsid w:val="00E85D90"/>
    <w:rsid w:val="00E866E1"/>
    <w:rsid w:val="00E86EC2"/>
    <w:rsid w:val="00E87D95"/>
    <w:rsid w:val="00E90701"/>
    <w:rsid w:val="00E90735"/>
    <w:rsid w:val="00E90E24"/>
    <w:rsid w:val="00E9225D"/>
    <w:rsid w:val="00E923BC"/>
    <w:rsid w:val="00E929BD"/>
    <w:rsid w:val="00E936DA"/>
    <w:rsid w:val="00E93774"/>
    <w:rsid w:val="00E94773"/>
    <w:rsid w:val="00E96425"/>
    <w:rsid w:val="00E967B3"/>
    <w:rsid w:val="00E96AD6"/>
    <w:rsid w:val="00E97095"/>
    <w:rsid w:val="00EA110D"/>
    <w:rsid w:val="00EA119A"/>
    <w:rsid w:val="00EA19B9"/>
    <w:rsid w:val="00EA1EF5"/>
    <w:rsid w:val="00EA2C21"/>
    <w:rsid w:val="00EA2E71"/>
    <w:rsid w:val="00EA3A54"/>
    <w:rsid w:val="00EA3F9D"/>
    <w:rsid w:val="00EA4EAD"/>
    <w:rsid w:val="00EA500B"/>
    <w:rsid w:val="00EA54E6"/>
    <w:rsid w:val="00EA5B16"/>
    <w:rsid w:val="00EA6276"/>
    <w:rsid w:val="00EA74FE"/>
    <w:rsid w:val="00EB05C3"/>
    <w:rsid w:val="00EB1C08"/>
    <w:rsid w:val="00EB1DDF"/>
    <w:rsid w:val="00EB25C2"/>
    <w:rsid w:val="00EB2BEF"/>
    <w:rsid w:val="00EB3826"/>
    <w:rsid w:val="00EB52EA"/>
    <w:rsid w:val="00EB5301"/>
    <w:rsid w:val="00EB67F0"/>
    <w:rsid w:val="00EB6A47"/>
    <w:rsid w:val="00EB6DA4"/>
    <w:rsid w:val="00EB7496"/>
    <w:rsid w:val="00EB7C4D"/>
    <w:rsid w:val="00EC00FC"/>
    <w:rsid w:val="00EC116E"/>
    <w:rsid w:val="00EC1324"/>
    <w:rsid w:val="00EC1695"/>
    <w:rsid w:val="00EC19B9"/>
    <w:rsid w:val="00EC42BD"/>
    <w:rsid w:val="00ED092F"/>
    <w:rsid w:val="00ED3CD7"/>
    <w:rsid w:val="00ED3F08"/>
    <w:rsid w:val="00ED41BF"/>
    <w:rsid w:val="00ED53E6"/>
    <w:rsid w:val="00ED5A21"/>
    <w:rsid w:val="00ED6790"/>
    <w:rsid w:val="00ED6818"/>
    <w:rsid w:val="00ED6DFC"/>
    <w:rsid w:val="00ED6E7D"/>
    <w:rsid w:val="00EE1921"/>
    <w:rsid w:val="00EE1E17"/>
    <w:rsid w:val="00EE209C"/>
    <w:rsid w:val="00EE399F"/>
    <w:rsid w:val="00EE4A55"/>
    <w:rsid w:val="00EE67B7"/>
    <w:rsid w:val="00EE68B6"/>
    <w:rsid w:val="00EE6A0E"/>
    <w:rsid w:val="00EE7B89"/>
    <w:rsid w:val="00EE7FE9"/>
    <w:rsid w:val="00EF05AC"/>
    <w:rsid w:val="00EF0A23"/>
    <w:rsid w:val="00EF14F9"/>
    <w:rsid w:val="00EF1FD7"/>
    <w:rsid w:val="00EF2BC2"/>
    <w:rsid w:val="00EF3BD3"/>
    <w:rsid w:val="00EF42B1"/>
    <w:rsid w:val="00EF4A6E"/>
    <w:rsid w:val="00EF5CF6"/>
    <w:rsid w:val="00EF7785"/>
    <w:rsid w:val="00F011AC"/>
    <w:rsid w:val="00F02F89"/>
    <w:rsid w:val="00F03A3A"/>
    <w:rsid w:val="00F04E0B"/>
    <w:rsid w:val="00F05320"/>
    <w:rsid w:val="00F079EF"/>
    <w:rsid w:val="00F10834"/>
    <w:rsid w:val="00F14C82"/>
    <w:rsid w:val="00F14F5F"/>
    <w:rsid w:val="00F156CE"/>
    <w:rsid w:val="00F164CD"/>
    <w:rsid w:val="00F17187"/>
    <w:rsid w:val="00F17759"/>
    <w:rsid w:val="00F20091"/>
    <w:rsid w:val="00F206D3"/>
    <w:rsid w:val="00F20D16"/>
    <w:rsid w:val="00F21207"/>
    <w:rsid w:val="00F21926"/>
    <w:rsid w:val="00F22787"/>
    <w:rsid w:val="00F234E8"/>
    <w:rsid w:val="00F23D56"/>
    <w:rsid w:val="00F2426A"/>
    <w:rsid w:val="00F2491A"/>
    <w:rsid w:val="00F30101"/>
    <w:rsid w:val="00F3020E"/>
    <w:rsid w:val="00F312CF"/>
    <w:rsid w:val="00F31683"/>
    <w:rsid w:val="00F32D38"/>
    <w:rsid w:val="00F332B7"/>
    <w:rsid w:val="00F333FC"/>
    <w:rsid w:val="00F338AC"/>
    <w:rsid w:val="00F34141"/>
    <w:rsid w:val="00F35151"/>
    <w:rsid w:val="00F3546D"/>
    <w:rsid w:val="00F36D5E"/>
    <w:rsid w:val="00F36E78"/>
    <w:rsid w:val="00F36F8C"/>
    <w:rsid w:val="00F402C0"/>
    <w:rsid w:val="00F41640"/>
    <w:rsid w:val="00F41E99"/>
    <w:rsid w:val="00F4205A"/>
    <w:rsid w:val="00F42824"/>
    <w:rsid w:val="00F44836"/>
    <w:rsid w:val="00F4628B"/>
    <w:rsid w:val="00F53447"/>
    <w:rsid w:val="00F53930"/>
    <w:rsid w:val="00F53B05"/>
    <w:rsid w:val="00F544EC"/>
    <w:rsid w:val="00F55475"/>
    <w:rsid w:val="00F5671C"/>
    <w:rsid w:val="00F56753"/>
    <w:rsid w:val="00F56B18"/>
    <w:rsid w:val="00F57F37"/>
    <w:rsid w:val="00F600AB"/>
    <w:rsid w:val="00F6077D"/>
    <w:rsid w:val="00F609F9"/>
    <w:rsid w:val="00F61B6E"/>
    <w:rsid w:val="00F63467"/>
    <w:rsid w:val="00F6417F"/>
    <w:rsid w:val="00F64BD3"/>
    <w:rsid w:val="00F6554D"/>
    <w:rsid w:val="00F65D03"/>
    <w:rsid w:val="00F66970"/>
    <w:rsid w:val="00F66F91"/>
    <w:rsid w:val="00F70553"/>
    <w:rsid w:val="00F72C64"/>
    <w:rsid w:val="00F72D75"/>
    <w:rsid w:val="00F74FE4"/>
    <w:rsid w:val="00F77D28"/>
    <w:rsid w:val="00F8057A"/>
    <w:rsid w:val="00F80869"/>
    <w:rsid w:val="00F80BD2"/>
    <w:rsid w:val="00F80DD6"/>
    <w:rsid w:val="00F8179D"/>
    <w:rsid w:val="00F81D54"/>
    <w:rsid w:val="00F820C9"/>
    <w:rsid w:val="00F8297F"/>
    <w:rsid w:val="00F84840"/>
    <w:rsid w:val="00F8547F"/>
    <w:rsid w:val="00F869D8"/>
    <w:rsid w:val="00F86EF9"/>
    <w:rsid w:val="00F8700B"/>
    <w:rsid w:val="00F87685"/>
    <w:rsid w:val="00F903BB"/>
    <w:rsid w:val="00F93199"/>
    <w:rsid w:val="00F934DC"/>
    <w:rsid w:val="00F950EF"/>
    <w:rsid w:val="00F968FD"/>
    <w:rsid w:val="00F9737B"/>
    <w:rsid w:val="00FA0F5C"/>
    <w:rsid w:val="00FA116D"/>
    <w:rsid w:val="00FA25C5"/>
    <w:rsid w:val="00FA2DC0"/>
    <w:rsid w:val="00FA3E2D"/>
    <w:rsid w:val="00FA415A"/>
    <w:rsid w:val="00FA52FB"/>
    <w:rsid w:val="00FA5388"/>
    <w:rsid w:val="00FA5B93"/>
    <w:rsid w:val="00FA60D4"/>
    <w:rsid w:val="00FA7EEC"/>
    <w:rsid w:val="00FB03D2"/>
    <w:rsid w:val="00FB1419"/>
    <w:rsid w:val="00FB2DAB"/>
    <w:rsid w:val="00FB33F5"/>
    <w:rsid w:val="00FB4A5C"/>
    <w:rsid w:val="00FB57D1"/>
    <w:rsid w:val="00FB6156"/>
    <w:rsid w:val="00FB6664"/>
    <w:rsid w:val="00FC1EB3"/>
    <w:rsid w:val="00FC1F68"/>
    <w:rsid w:val="00FC2C31"/>
    <w:rsid w:val="00FC2C68"/>
    <w:rsid w:val="00FC3054"/>
    <w:rsid w:val="00FC3167"/>
    <w:rsid w:val="00FC3AD7"/>
    <w:rsid w:val="00FC4D34"/>
    <w:rsid w:val="00FC65E2"/>
    <w:rsid w:val="00FD0967"/>
    <w:rsid w:val="00FD1F07"/>
    <w:rsid w:val="00FD2794"/>
    <w:rsid w:val="00FD31A6"/>
    <w:rsid w:val="00FD471B"/>
    <w:rsid w:val="00FD5B42"/>
    <w:rsid w:val="00FE0666"/>
    <w:rsid w:val="00FE06AD"/>
    <w:rsid w:val="00FE0E64"/>
    <w:rsid w:val="00FE1751"/>
    <w:rsid w:val="00FE1F41"/>
    <w:rsid w:val="00FE3192"/>
    <w:rsid w:val="00FE340A"/>
    <w:rsid w:val="00FE4476"/>
    <w:rsid w:val="00FE4AAF"/>
    <w:rsid w:val="00FE4DC4"/>
    <w:rsid w:val="00FE5981"/>
    <w:rsid w:val="00FE6062"/>
    <w:rsid w:val="00FE70D5"/>
    <w:rsid w:val="00FF1197"/>
    <w:rsid w:val="00FF1AF5"/>
    <w:rsid w:val="00FF2F36"/>
    <w:rsid w:val="00FF2FD9"/>
    <w:rsid w:val="00FF3049"/>
    <w:rsid w:val="00FF424F"/>
    <w:rsid w:val="00FF58D6"/>
    <w:rsid w:val="00FF6571"/>
    <w:rsid w:val="00FF6CB9"/>
    <w:rsid w:val="00FF7D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C43773"/>
  <w15:docId w15:val="{F51B3F4D-BBD3-4772-951F-06F76F155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b/>
        <w:sz w:val="24"/>
        <w:szCs w:val="22"/>
        <w:lang w:val="en-GB"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825BA"/>
    <w:pPr>
      <w:spacing w:line="312" w:lineRule="auto"/>
      <w:jc w:val="both"/>
    </w:pPr>
    <w:rPr>
      <w:rFonts w:ascii="Lucida Sans Unicode" w:hAnsi="Lucida Sans Unicode"/>
      <w:b w:val="0"/>
      <w:sz w:val="22"/>
      <w:lang w:val="de-DE"/>
    </w:rPr>
  </w:style>
  <w:style w:type="paragraph" w:styleId="berschrift1">
    <w:name w:val="heading 1"/>
    <w:basedOn w:val="Standard"/>
    <w:next w:val="Standard"/>
    <w:link w:val="berschrift1Zchn"/>
    <w:qFormat/>
    <w:rsid w:val="007B40EA"/>
    <w:pPr>
      <w:keepNext/>
      <w:keepLines/>
      <w:numPr>
        <w:numId w:val="3"/>
      </w:numPr>
      <w:spacing w:before="240" w:after="0"/>
      <w:ind w:left="432"/>
      <w:outlineLvl w:val="0"/>
    </w:pPr>
    <w:rPr>
      <w:rFonts w:eastAsiaTheme="majorEastAsia" w:cstheme="majorBidi"/>
      <w:b/>
      <w:sz w:val="28"/>
      <w:szCs w:val="32"/>
    </w:rPr>
  </w:style>
  <w:style w:type="paragraph" w:styleId="berschrift2">
    <w:name w:val="heading 2"/>
    <w:basedOn w:val="Standard"/>
    <w:next w:val="Standard"/>
    <w:link w:val="berschrift2Zchn"/>
    <w:unhideWhenUsed/>
    <w:qFormat/>
    <w:rsid w:val="007B40EA"/>
    <w:pPr>
      <w:keepNext/>
      <w:keepLines/>
      <w:numPr>
        <w:ilvl w:val="1"/>
        <w:numId w:val="3"/>
      </w:numPr>
      <w:spacing w:before="40" w:after="0"/>
      <w:outlineLvl w:val="1"/>
    </w:pPr>
    <w:rPr>
      <w:rFonts w:eastAsiaTheme="majorEastAsia" w:cstheme="majorBidi"/>
      <w:b/>
      <w:color w:val="000000" w:themeColor="text1"/>
      <w:sz w:val="24"/>
      <w:szCs w:val="26"/>
    </w:rPr>
  </w:style>
  <w:style w:type="paragraph" w:styleId="berschrift3">
    <w:name w:val="heading 3"/>
    <w:basedOn w:val="Standard"/>
    <w:next w:val="Standard"/>
    <w:link w:val="berschrift3Zchn"/>
    <w:unhideWhenUsed/>
    <w:qFormat/>
    <w:rsid w:val="007B40EA"/>
    <w:pPr>
      <w:keepNext/>
      <w:keepLines/>
      <w:numPr>
        <w:ilvl w:val="2"/>
        <w:numId w:val="3"/>
      </w:numPr>
      <w:spacing w:before="40" w:after="0"/>
      <w:ind w:left="720"/>
      <w:outlineLvl w:val="2"/>
    </w:pPr>
    <w:rPr>
      <w:rFonts w:eastAsiaTheme="majorEastAsia" w:cstheme="majorBidi"/>
      <w:b/>
      <w:color w:val="000000" w:themeColor="text1"/>
      <w:szCs w:val="24"/>
    </w:rPr>
  </w:style>
  <w:style w:type="paragraph" w:styleId="berschrift4">
    <w:name w:val="heading 4"/>
    <w:basedOn w:val="berschrift3"/>
    <w:next w:val="Standard"/>
    <w:link w:val="berschrift4Zchn"/>
    <w:qFormat/>
    <w:rsid w:val="00E77191"/>
    <w:pPr>
      <w:numPr>
        <w:ilvl w:val="3"/>
      </w:numPr>
      <w:suppressAutoHyphens/>
      <w:spacing w:before="480" w:after="120" w:line="240" w:lineRule="auto"/>
      <w:jc w:val="left"/>
      <w:outlineLvl w:val="3"/>
    </w:pPr>
    <w:rPr>
      <w:rFonts w:eastAsia="Times New Roman" w:cs="Times New Roman"/>
      <w:b w:val="0"/>
      <w:bCs/>
      <w:color w:val="auto"/>
      <w:kern w:val="24"/>
      <w:szCs w:val="20"/>
      <w:lang w:eastAsia="de-DE"/>
    </w:rPr>
  </w:style>
  <w:style w:type="paragraph" w:styleId="berschrift5">
    <w:name w:val="heading 5"/>
    <w:basedOn w:val="Standard"/>
    <w:next w:val="Standard"/>
    <w:link w:val="berschrift5Zchn"/>
    <w:qFormat/>
    <w:rsid w:val="00E77191"/>
    <w:pPr>
      <w:keepNext/>
      <w:keepLines/>
      <w:numPr>
        <w:ilvl w:val="4"/>
        <w:numId w:val="3"/>
      </w:numPr>
      <w:suppressAutoHyphens/>
      <w:spacing w:before="240" w:after="120" w:line="240" w:lineRule="auto"/>
      <w:outlineLvl w:val="4"/>
    </w:pPr>
    <w:rPr>
      <w:rFonts w:eastAsia="Times New Roman" w:cs="Times New Roman"/>
      <w:b/>
      <w:bCs/>
      <w:kern w:val="24"/>
      <w:szCs w:val="20"/>
      <w:lang w:eastAsia="de-DE"/>
    </w:rPr>
  </w:style>
  <w:style w:type="paragraph" w:styleId="berschrift6">
    <w:name w:val="heading 6"/>
    <w:basedOn w:val="Standard"/>
    <w:next w:val="Standard"/>
    <w:link w:val="berschrift6Zchn"/>
    <w:qFormat/>
    <w:rsid w:val="00E77191"/>
    <w:pPr>
      <w:numPr>
        <w:ilvl w:val="5"/>
        <w:numId w:val="3"/>
      </w:numPr>
      <w:spacing w:before="240" w:after="60" w:line="240" w:lineRule="auto"/>
      <w:outlineLvl w:val="5"/>
    </w:pPr>
    <w:rPr>
      <w:rFonts w:eastAsia="Times New Roman" w:cs="Times New Roman"/>
      <w:b/>
      <w:bCs/>
      <w:kern w:val="24"/>
      <w:szCs w:val="20"/>
      <w:lang w:eastAsia="de-DE"/>
    </w:rPr>
  </w:style>
  <w:style w:type="paragraph" w:styleId="berschrift7">
    <w:name w:val="heading 7"/>
    <w:basedOn w:val="Standard"/>
    <w:next w:val="Standard"/>
    <w:link w:val="berschrift7Zchn"/>
    <w:qFormat/>
    <w:rsid w:val="00E77191"/>
    <w:pPr>
      <w:numPr>
        <w:ilvl w:val="6"/>
        <w:numId w:val="3"/>
      </w:numPr>
      <w:spacing w:before="240" w:after="60" w:line="240" w:lineRule="auto"/>
      <w:outlineLvl w:val="6"/>
    </w:pPr>
    <w:rPr>
      <w:rFonts w:eastAsia="Times New Roman" w:cs="Times New Roman"/>
      <w:b/>
      <w:bCs/>
      <w:kern w:val="24"/>
      <w:szCs w:val="20"/>
      <w:lang w:eastAsia="de-DE"/>
    </w:rPr>
  </w:style>
  <w:style w:type="paragraph" w:styleId="berschrift8">
    <w:name w:val="heading 8"/>
    <w:basedOn w:val="Standard"/>
    <w:next w:val="Standard"/>
    <w:link w:val="berschrift8Zchn"/>
    <w:qFormat/>
    <w:rsid w:val="00E77191"/>
    <w:pPr>
      <w:numPr>
        <w:ilvl w:val="7"/>
        <w:numId w:val="3"/>
      </w:numPr>
      <w:spacing w:before="240" w:after="60" w:line="240" w:lineRule="auto"/>
      <w:outlineLvl w:val="7"/>
    </w:pPr>
    <w:rPr>
      <w:rFonts w:eastAsia="Times New Roman" w:cs="Times New Roman"/>
      <w:b/>
      <w:bCs/>
      <w:kern w:val="24"/>
      <w:szCs w:val="20"/>
      <w:lang w:eastAsia="de-DE"/>
    </w:rPr>
  </w:style>
  <w:style w:type="paragraph" w:styleId="berschrift9">
    <w:name w:val="heading 9"/>
    <w:basedOn w:val="Standard"/>
    <w:next w:val="Standard"/>
    <w:link w:val="berschrift9Zchn"/>
    <w:qFormat/>
    <w:rsid w:val="00E77191"/>
    <w:pPr>
      <w:numPr>
        <w:ilvl w:val="8"/>
        <w:numId w:val="3"/>
      </w:numPr>
      <w:spacing w:before="240" w:after="60" w:line="240" w:lineRule="auto"/>
      <w:outlineLvl w:val="8"/>
    </w:pPr>
    <w:rPr>
      <w:rFonts w:eastAsia="Times New Roman" w:cs="Times New Roman"/>
      <w:b/>
      <w:bCs/>
      <w:kern w:val="24"/>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7B40EA"/>
    <w:rPr>
      <w:rFonts w:ascii="Lucida Sans Unicode" w:eastAsiaTheme="majorEastAsia" w:hAnsi="Lucida Sans Unicode" w:cstheme="majorBidi"/>
      <w:sz w:val="28"/>
      <w:szCs w:val="32"/>
      <w:lang w:val="de-DE"/>
    </w:rPr>
  </w:style>
  <w:style w:type="character" w:customStyle="1" w:styleId="berschrift2Zchn">
    <w:name w:val="Überschrift 2 Zchn"/>
    <w:basedOn w:val="Absatz-Standardschriftart"/>
    <w:link w:val="berschrift2"/>
    <w:rsid w:val="007B40EA"/>
    <w:rPr>
      <w:rFonts w:ascii="Lucida Sans Unicode" w:eastAsiaTheme="majorEastAsia" w:hAnsi="Lucida Sans Unicode" w:cstheme="majorBidi"/>
      <w:color w:val="000000" w:themeColor="text1"/>
      <w:szCs w:val="26"/>
      <w:lang w:val="de-DE"/>
    </w:rPr>
  </w:style>
  <w:style w:type="character" w:customStyle="1" w:styleId="berschrift3Zchn">
    <w:name w:val="Überschrift 3 Zchn"/>
    <w:basedOn w:val="Absatz-Standardschriftart"/>
    <w:link w:val="berschrift3"/>
    <w:rsid w:val="007B40EA"/>
    <w:rPr>
      <w:rFonts w:ascii="Lucida Sans Unicode" w:eastAsiaTheme="majorEastAsia" w:hAnsi="Lucida Sans Unicode" w:cstheme="majorBidi"/>
      <w:color w:val="000000" w:themeColor="text1"/>
      <w:sz w:val="22"/>
      <w:szCs w:val="24"/>
      <w:lang w:val="de-DE"/>
    </w:rPr>
  </w:style>
  <w:style w:type="paragraph" w:styleId="KeinLeerraum">
    <w:name w:val="No Spacing"/>
    <w:uiPriority w:val="1"/>
    <w:qFormat/>
    <w:rsid w:val="00885154"/>
    <w:pPr>
      <w:spacing w:after="0" w:line="240" w:lineRule="auto"/>
      <w:jc w:val="both"/>
    </w:pPr>
    <w:rPr>
      <w:rFonts w:ascii="CMU Serif" w:hAnsi="CMU Serif"/>
      <w:b w:val="0"/>
    </w:rPr>
  </w:style>
  <w:style w:type="character" w:customStyle="1" w:styleId="berschrift4Zchn">
    <w:name w:val="Überschrift 4 Zchn"/>
    <w:basedOn w:val="Absatz-Standardschriftart"/>
    <w:link w:val="berschrift4"/>
    <w:rsid w:val="00E77191"/>
    <w:rPr>
      <w:rFonts w:ascii="Lucida Sans Unicode" w:eastAsia="Times New Roman" w:hAnsi="Lucida Sans Unicode" w:cs="Times New Roman"/>
      <w:bCs/>
      <w:kern w:val="24"/>
      <w:sz w:val="22"/>
      <w:szCs w:val="20"/>
      <w:lang w:val="de-DE" w:eastAsia="de-DE"/>
    </w:rPr>
  </w:style>
  <w:style w:type="character" w:customStyle="1" w:styleId="berschrift5Zchn">
    <w:name w:val="Überschrift 5 Zchn"/>
    <w:basedOn w:val="Absatz-Standardschriftart"/>
    <w:link w:val="berschrift5"/>
    <w:rsid w:val="00E77191"/>
    <w:rPr>
      <w:rFonts w:ascii="Lucida Sans Unicode" w:eastAsia="Times New Roman" w:hAnsi="Lucida Sans Unicode" w:cs="Times New Roman"/>
      <w:bCs/>
      <w:kern w:val="24"/>
      <w:szCs w:val="20"/>
      <w:lang w:val="de-DE" w:eastAsia="de-DE"/>
    </w:rPr>
  </w:style>
  <w:style w:type="character" w:customStyle="1" w:styleId="berschrift6Zchn">
    <w:name w:val="Überschrift 6 Zchn"/>
    <w:basedOn w:val="Absatz-Standardschriftart"/>
    <w:link w:val="berschrift6"/>
    <w:rsid w:val="00E77191"/>
    <w:rPr>
      <w:rFonts w:ascii="Lucida Sans Unicode" w:eastAsia="Times New Roman" w:hAnsi="Lucida Sans Unicode" w:cs="Times New Roman"/>
      <w:bCs/>
      <w:kern w:val="24"/>
      <w:szCs w:val="20"/>
      <w:lang w:val="de-DE" w:eastAsia="de-DE"/>
    </w:rPr>
  </w:style>
  <w:style w:type="character" w:customStyle="1" w:styleId="berschrift7Zchn">
    <w:name w:val="Überschrift 7 Zchn"/>
    <w:basedOn w:val="Absatz-Standardschriftart"/>
    <w:link w:val="berschrift7"/>
    <w:rsid w:val="00E77191"/>
    <w:rPr>
      <w:rFonts w:ascii="Lucida Sans Unicode" w:eastAsia="Times New Roman" w:hAnsi="Lucida Sans Unicode" w:cs="Times New Roman"/>
      <w:bCs/>
      <w:kern w:val="24"/>
      <w:szCs w:val="20"/>
      <w:lang w:val="de-DE" w:eastAsia="de-DE"/>
    </w:rPr>
  </w:style>
  <w:style w:type="character" w:customStyle="1" w:styleId="berschrift8Zchn">
    <w:name w:val="Überschrift 8 Zchn"/>
    <w:basedOn w:val="Absatz-Standardschriftart"/>
    <w:link w:val="berschrift8"/>
    <w:rsid w:val="00E77191"/>
    <w:rPr>
      <w:rFonts w:ascii="Lucida Sans Unicode" w:eastAsia="Times New Roman" w:hAnsi="Lucida Sans Unicode" w:cs="Times New Roman"/>
      <w:bCs/>
      <w:kern w:val="24"/>
      <w:szCs w:val="20"/>
      <w:lang w:val="de-DE" w:eastAsia="de-DE"/>
    </w:rPr>
  </w:style>
  <w:style w:type="character" w:customStyle="1" w:styleId="berschrift9Zchn">
    <w:name w:val="Überschrift 9 Zchn"/>
    <w:basedOn w:val="Absatz-Standardschriftart"/>
    <w:link w:val="berschrift9"/>
    <w:rsid w:val="00E77191"/>
    <w:rPr>
      <w:rFonts w:ascii="Lucida Sans Unicode" w:eastAsia="Times New Roman" w:hAnsi="Lucida Sans Unicode" w:cs="Times New Roman"/>
      <w:bCs/>
      <w:kern w:val="24"/>
      <w:szCs w:val="20"/>
      <w:lang w:val="de-DE" w:eastAsia="de-DE"/>
    </w:rPr>
  </w:style>
  <w:style w:type="paragraph" w:customStyle="1" w:styleId="StandardohneBlocksatz">
    <w:name w:val="Standard ohne Blocksatz"/>
    <w:basedOn w:val="Standard"/>
    <w:link w:val="StandardohneBlocksatzZchn"/>
    <w:rsid w:val="00E77191"/>
    <w:pPr>
      <w:spacing w:before="180" w:after="180" w:line="240" w:lineRule="auto"/>
      <w:jc w:val="left"/>
    </w:pPr>
    <w:rPr>
      <w:rFonts w:eastAsia="Times New Roman" w:cs="Lucida Sans Unicode"/>
      <w:bCs/>
      <w:kern w:val="24"/>
      <w:szCs w:val="20"/>
      <w:lang w:eastAsia="de-DE"/>
    </w:rPr>
  </w:style>
  <w:style w:type="character" w:customStyle="1" w:styleId="StandardohneBlocksatzZchn">
    <w:name w:val="Standard ohne Blocksatz Zchn"/>
    <w:basedOn w:val="Absatz-Standardschriftart"/>
    <w:link w:val="StandardohneBlocksatz"/>
    <w:rsid w:val="00E77191"/>
    <w:rPr>
      <w:rFonts w:ascii="Lucida Sans Unicode" w:eastAsia="Times New Roman" w:hAnsi="Lucida Sans Unicode" w:cs="Lucida Sans Unicode"/>
      <w:b w:val="0"/>
      <w:bCs/>
      <w:kern w:val="24"/>
      <w:sz w:val="22"/>
      <w:szCs w:val="20"/>
      <w:lang w:val="de-DE" w:eastAsia="de-DE"/>
    </w:rPr>
  </w:style>
  <w:style w:type="paragraph" w:customStyle="1" w:styleId="Thema">
    <w:name w:val="Thema"/>
    <w:basedOn w:val="Standard"/>
    <w:next w:val="Standard"/>
    <w:rsid w:val="00E77191"/>
    <w:pPr>
      <w:spacing w:before="480" w:after="60" w:line="240" w:lineRule="auto"/>
      <w:ind w:right="-499"/>
      <w:jc w:val="left"/>
    </w:pPr>
    <w:rPr>
      <w:rFonts w:eastAsia="Times New Roman" w:cs="Lucida Sans Unicode"/>
      <w:b/>
      <w:kern w:val="28"/>
      <w:sz w:val="30"/>
      <w:lang w:eastAsia="de-DE"/>
    </w:rPr>
  </w:style>
  <w:style w:type="paragraph" w:customStyle="1" w:styleId="berschriftOhneNummer">
    <w:name w:val="ÜberschriftOhneNummer"/>
    <w:basedOn w:val="berschrift1"/>
    <w:next w:val="Standard"/>
    <w:rsid w:val="00E77191"/>
    <w:pPr>
      <w:suppressAutoHyphens/>
      <w:spacing w:before="720" w:after="120" w:line="240" w:lineRule="auto"/>
      <w:jc w:val="left"/>
      <w:outlineLvl w:val="9"/>
    </w:pPr>
    <w:rPr>
      <w:rFonts w:eastAsia="Times New Roman" w:cs="Times New Roman"/>
      <w:b w:val="0"/>
      <w:bCs/>
      <w:kern w:val="32"/>
      <w:szCs w:val="20"/>
      <w:lang w:eastAsia="de-DE"/>
    </w:rPr>
  </w:style>
  <w:style w:type="table" w:styleId="Tabellenraster">
    <w:name w:val="Table Grid"/>
    <w:aliases w:val="Standardtabelle"/>
    <w:basedOn w:val="NormaleTabelle"/>
    <w:uiPriority w:val="39"/>
    <w:rsid w:val="002E5F35"/>
    <w:pPr>
      <w:spacing w:after="0" w:line="240" w:lineRule="auto"/>
      <w:jc w:val="center"/>
    </w:pPr>
    <w:rPr>
      <w:rFonts w:ascii="CMU Sans Serif" w:hAnsi="CMU Sans Serif"/>
      <w:b w:val="0"/>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CMU Sans Serif" w:hAnsi="CMU Sans Serif"/>
        <w:b/>
        <w:sz w:val="24"/>
      </w:rPr>
      <w:tblPr/>
      <w:tcPr>
        <w:tcBorders>
          <w:top w:val="single" w:sz="4" w:space="0" w:color="auto"/>
          <w:left w:val="nil"/>
          <w:bottom w:val="single" w:sz="4" w:space="0" w:color="auto"/>
          <w:right w:val="nil"/>
          <w:insideH w:val="nil"/>
          <w:insideV w:val="nil"/>
          <w:tl2br w:val="nil"/>
          <w:tr2bl w:val="nil"/>
        </w:tcBorders>
        <w:shd w:val="clear" w:color="auto" w:fill="C5E0B3" w:themeFill="accent6" w:themeFillTint="66"/>
        <w:vAlign w:val="top"/>
      </w:tcPr>
    </w:tblStylePr>
    <w:tblStylePr w:type="lastRow">
      <w:pPr>
        <w:jc w:val="center"/>
      </w:pPr>
      <w:rPr>
        <w:rFonts w:ascii="CMU Sans Serif" w:hAnsi="CMU Sans Serif"/>
        <w:b/>
        <w:i w:val="0"/>
        <w:sz w:val="24"/>
        <w:u w:val="none"/>
      </w:rPr>
      <w:tblPr/>
      <w:tcPr>
        <w:tcBorders>
          <w:top w:val="double" w:sz="4" w:space="0" w:color="auto"/>
          <w:left w:val="nil"/>
          <w:bottom w:val="nil"/>
          <w:right w:val="nil"/>
          <w:insideH w:val="nil"/>
          <w:insideV w:val="nil"/>
          <w:tl2br w:val="nil"/>
          <w:tr2bl w:val="nil"/>
        </w:tcBorders>
        <w:shd w:val="clear" w:color="auto" w:fill="C5E0B3" w:themeFill="accent6" w:themeFillTint="66"/>
      </w:tcPr>
    </w:tblStylePr>
    <w:tblStylePr w:type="firstCol">
      <w:pPr>
        <w:jc w:val="left"/>
      </w:pPr>
    </w:tblStylePr>
    <w:tblStylePr w:type="lastCol">
      <w:rPr>
        <w:rFonts w:ascii="Lucida Sans Unicode" w:hAnsi="Lucida Sans Unicode"/>
      </w:rPr>
    </w:tblStylePr>
    <w:tblStylePr w:type="band1Horz">
      <w:pPr>
        <w:wordWrap/>
        <w:jc w:val="center"/>
      </w:pPr>
      <w:rPr>
        <w:rFonts w:ascii="CMU Sans Serif" w:hAnsi="CMU Sans Serif"/>
        <w:b w:val="0"/>
        <w:sz w:val="24"/>
      </w:rPr>
      <w:tblPr/>
      <w:tcPr>
        <w:tcBorders>
          <w:top w:val="nil"/>
          <w:left w:val="nil"/>
          <w:bottom w:val="nil"/>
          <w:right w:val="nil"/>
          <w:insideH w:val="nil"/>
          <w:insideV w:val="nil"/>
          <w:tl2br w:val="nil"/>
          <w:tr2bl w:val="nil"/>
        </w:tcBorders>
      </w:tcPr>
    </w:tblStylePr>
    <w:tblStylePr w:type="band2Horz">
      <w:pPr>
        <w:jc w:val="center"/>
      </w:pPr>
      <w:rPr>
        <w:rFonts w:ascii="CMU Sans Serif" w:hAnsi="CMU Sans Serif"/>
        <w:b w:val="0"/>
        <w:i w:val="0"/>
        <w:sz w:val="24"/>
      </w:rPr>
      <w:tblPr/>
      <w:tcPr>
        <w:tcBorders>
          <w:top w:val="nil"/>
          <w:left w:val="nil"/>
          <w:bottom w:val="nil"/>
          <w:right w:val="nil"/>
          <w:insideH w:val="nil"/>
          <w:insideV w:val="nil"/>
          <w:tl2br w:val="nil"/>
          <w:tr2bl w:val="nil"/>
        </w:tcBorders>
      </w:tcPr>
    </w:tblStylePr>
  </w:style>
  <w:style w:type="paragraph" w:styleId="Inhaltsverzeichnisberschrift">
    <w:name w:val="TOC Heading"/>
    <w:basedOn w:val="berschrift1"/>
    <w:next w:val="Standard"/>
    <w:uiPriority w:val="39"/>
    <w:unhideWhenUsed/>
    <w:qFormat/>
    <w:rsid w:val="00860805"/>
    <w:pPr>
      <w:spacing w:line="259" w:lineRule="auto"/>
      <w:jc w:val="left"/>
      <w:outlineLvl w:val="9"/>
    </w:pPr>
    <w:rPr>
      <w:bCs/>
      <w:lang w:eastAsia="en-GB"/>
    </w:rPr>
  </w:style>
  <w:style w:type="paragraph" w:styleId="Kopfzeile">
    <w:name w:val="header"/>
    <w:basedOn w:val="Standard"/>
    <w:link w:val="KopfzeileZchn"/>
    <w:uiPriority w:val="99"/>
    <w:unhideWhenUsed/>
    <w:rsid w:val="005F078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F0780"/>
    <w:rPr>
      <w:rFonts w:ascii="CMU Sans Serif" w:hAnsi="CMU Sans Serif"/>
      <w:b w:val="0"/>
    </w:rPr>
  </w:style>
  <w:style w:type="paragraph" w:styleId="Fuzeile">
    <w:name w:val="footer"/>
    <w:basedOn w:val="Standard"/>
    <w:link w:val="FuzeileZchn"/>
    <w:uiPriority w:val="99"/>
    <w:unhideWhenUsed/>
    <w:rsid w:val="005F078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F0780"/>
    <w:rPr>
      <w:rFonts w:ascii="CMU Sans Serif" w:hAnsi="CMU Sans Serif"/>
      <w:b w:val="0"/>
    </w:rPr>
  </w:style>
  <w:style w:type="paragraph" w:styleId="Listenabsatz">
    <w:name w:val="List Paragraph"/>
    <w:basedOn w:val="Standard"/>
    <w:uiPriority w:val="34"/>
    <w:qFormat/>
    <w:rsid w:val="0013282A"/>
    <w:pPr>
      <w:ind w:left="720"/>
      <w:contextualSpacing/>
    </w:pPr>
  </w:style>
  <w:style w:type="paragraph" w:styleId="Verzeichnis1">
    <w:name w:val="toc 1"/>
    <w:basedOn w:val="Standard"/>
    <w:next w:val="Standard"/>
    <w:autoRedefine/>
    <w:uiPriority w:val="39"/>
    <w:unhideWhenUsed/>
    <w:rsid w:val="000D1FFD"/>
    <w:pPr>
      <w:tabs>
        <w:tab w:val="left" w:pos="480"/>
        <w:tab w:val="right" w:leader="dot" w:pos="8437"/>
      </w:tabs>
      <w:spacing w:after="100"/>
    </w:pPr>
    <w:rPr>
      <w:rFonts w:cs="CMU Sans Serif"/>
      <w:bCs/>
      <w:i/>
      <w:iCs/>
    </w:rPr>
  </w:style>
  <w:style w:type="character" w:styleId="Hyperlink">
    <w:name w:val="Hyperlink"/>
    <w:basedOn w:val="Absatz-Standardschriftart"/>
    <w:uiPriority w:val="99"/>
    <w:unhideWhenUsed/>
    <w:rsid w:val="00DF1940"/>
    <w:rPr>
      <w:color w:val="0563C1" w:themeColor="hyperlink"/>
      <w:u w:val="single"/>
    </w:rPr>
  </w:style>
  <w:style w:type="paragraph" w:styleId="Verzeichnis2">
    <w:name w:val="toc 2"/>
    <w:basedOn w:val="Standard"/>
    <w:next w:val="Standard"/>
    <w:autoRedefine/>
    <w:uiPriority w:val="39"/>
    <w:unhideWhenUsed/>
    <w:rsid w:val="00B97187"/>
    <w:pPr>
      <w:spacing w:after="100"/>
      <w:ind w:left="240"/>
    </w:pPr>
  </w:style>
  <w:style w:type="character" w:styleId="Platzhaltertext">
    <w:name w:val="Placeholder Text"/>
    <w:basedOn w:val="Absatz-Standardschriftart"/>
    <w:uiPriority w:val="99"/>
    <w:semiHidden/>
    <w:rsid w:val="00751C24"/>
    <w:rPr>
      <w:color w:val="808080"/>
    </w:rPr>
  </w:style>
  <w:style w:type="paragraph" w:customStyle="1" w:styleId="CitaviBibliographyEntry">
    <w:name w:val="Citavi Bibliography Entry"/>
    <w:basedOn w:val="Standard"/>
    <w:link w:val="CitaviBibliographyEntryZchn"/>
    <w:uiPriority w:val="99"/>
    <w:rsid w:val="001A4235"/>
    <w:pPr>
      <w:tabs>
        <w:tab w:val="left" w:pos="720"/>
      </w:tabs>
      <w:spacing w:after="0"/>
      <w:ind w:left="720" w:hanging="720"/>
      <w:jc w:val="left"/>
    </w:pPr>
  </w:style>
  <w:style w:type="character" w:customStyle="1" w:styleId="CitaviBibliographyEntryZchn">
    <w:name w:val="Citavi Bibliography Entry Zchn"/>
    <w:basedOn w:val="Absatz-Standardschriftart"/>
    <w:link w:val="CitaviBibliographyEntry"/>
    <w:uiPriority w:val="99"/>
    <w:rsid w:val="001A4235"/>
    <w:rPr>
      <w:rFonts w:ascii="Lucida Sans Unicode" w:hAnsi="Lucida Sans Unicode"/>
      <w:b w:val="0"/>
      <w:sz w:val="22"/>
      <w:lang w:val="de-DE"/>
    </w:rPr>
  </w:style>
  <w:style w:type="paragraph" w:customStyle="1" w:styleId="CitaviBibliographyHeading">
    <w:name w:val="Citavi Bibliography Heading"/>
    <w:basedOn w:val="berschrift1"/>
    <w:link w:val="CitaviBibliographyHeadingZchn"/>
    <w:uiPriority w:val="99"/>
    <w:rsid w:val="00751C24"/>
    <w:pPr>
      <w:jc w:val="left"/>
    </w:pPr>
  </w:style>
  <w:style w:type="character" w:customStyle="1" w:styleId="CitaviBibliographyHeadingZchn">
    <w:name w:val="Citavi Bibliography Heading Zchn"/>
    <w:basedOn w:val="Absatz-Standardschriftart"/>
    <w:link w:val="CitaviBibliographyHeading"/>
    <w:uiPriority w:val="99"/>
    <w:rsid w:val="00751C24"/>
    <w:rPr>
      <w:rFonts w:ascii="Lucida Sans Unicode" w:eastAsiaTheme="majorEastAsia" w:hAnsi="Lucida Sans Unicode" w:cstheme="majorBidi"/>
      <w:sz w:val="28"/>
      <w:szCs w:val="32"/>
      <w:lang w:val="de-DE"/>
    </w:rPr>
  </w:style>
  <w:style w:type="paragraph" w:customStyle="1" w:styleId="CitaviChapterBibliographyHeading">
    <w:name w:val="Citavi Chapter Bibliography Heading"/>
    <w:basedOn w:val="berschrift2"/>
    <w:link w:val="CitaviChapterBibliographyHeadingZchn"/>
    <w:uiPriority w:val="99"/>
    <w:rsid w:val="00751C24"/>
    <w:pPr>
      <w:jc w:val="left"/>
    </w:pPr>
  </w:style>
  <w:style w:type="character" w:customStyle="1" w:styleId="CitaviChapterBibliographyHeadingZchn">
    <w:name w:val="Citavi Chapter Bibliography Heading Zchn"/>
    <w:basedOn w:val="Absatz-Standardschriftart"/>
    <w:link w:val="CitaviChapterBibliographyHeading"/>
    <w:uiPriority w:val="99"/>
    <w:rsid w:val="00751C24"/>
    <w:rPr>
      <w:rFonts w:ascii="CMU Sans Serif" w:eastAsiaTheme="majorEastAsia" w:hAnsi="CMU Sans Serif" w:cstheme="majorBidi"/>
      <w:b w:val="0"/>
      <w:color w:val="000000" w:themeColor="text1"/>
      <w:sz w:val="28"/>
      <w:szCs w:val="26"/>
      <w:lang w:val="de-DE"/>
    </w:rPr>
  </w:style>
  <w:style w:type="paragraph" w:customStyle="1" w:styleId="CitaviBibliographySubheading1">
    <w:name w:val="Citavi Bibliography Subheading 1"/>
    <w:basedOn w:val="berschrift2"/>
    <w:link w:val="CitaviBibliographySubheading1Zchn"/>
    <w:uiPriority w:val="99"/>
    <w:rsid w:val="00751C24"/>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751C24"/>
    <w:rPr>
      <w:rFonts w:ascii="Lucida Sans Unicode" w:eastAsiaTheme="majorEastAsia" w:hAnsi="Lucida Sans Unicode" w:cstheme="majorBidi"/>
      <w:color w:val="000000" w:themeColor="text1"/>
      <w:szCs w:val="26"/>
      <w:lang w:val="de-DE"/>
    </w:rPr>
  </w:style>
  <w:style w:type="paragraph" w:customStyle="1" w:styleId="CitaviBibliographySubheading2">
    <w:name w:val="Citavi Bibliography Subheading 2"/>
    <w:basedOn w:val="berschrift3"/>
    <w:link w:val="CitaviBibliographySubheading2Zchn"/>
    <w:uiPriority w:val="99"/>
    <w:rsid w:val="00751C24"/>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751C24"/>
    <w:rPr>
      <w:rFonts w:ascii="Lucida Sans Unicode" w:eastAsiaTheme="majorEastAsia" w:hAnsi="Lucida Sans Unicode" w:cstheme="majorBidi"/>
      <w:color w:val="000000" w:themeColor="text1"/>
      <w:sz w:val="22"/>
      <w:szCs w:val="24"/>
      <w:lang w:val="de-DE"/>
    </w:rPr>
  </w:style>
  <w:style w:type="paragraph" w:customStyle="1" w:styleId="CitaviBibliographySubheading3">
    <w:name w:val="Citavi Bibliography Subheading 3"/>
    <w:basedOn w:val="berschrift4"/>
    <w:link w:val="CitaviBibliographySubheading3Zchn"/>
    <w:uiPriority w:val="99"/>
    <w:rsid w:val="00751C24"/>
    <w:pPr>
      <w:outlineLvl w:val="9"/>
    </w:pPr>
  </w:style>
  <w:style w:type="character" w:customStyle="1" w:styleId="CitaviBibliographySubheading3Zchn">
    <w:name w:val="Citavi Bibliography Subheading 3 Zchn"/>
    <w:basedOn w:val="Absatz-Standardschriftart"/>
    <w:link w:val="CitaviBibliographySubheading3"/>
    <w:uiPriority w:val="99"/>
    <w:rsid w:val="00751C24"/>
    <w:rPr>
      <w:rFonts w:ascii="Lucida Sans Unicode" w:eastAsia="Times New Roman" w:hAnsi="Lucida Sans Unicode" w:cs="Times New Roman"/>
      <w:b w:val="0"/>
      <w:bCs/>
      <w:kern w:val="24"/>
      <w:sz w:val="22"/>
      <w:szCs w:val="20"/>
      <w:lang w:val="de-DE" w:eastAsia="de-DE"/>
    </w:rPr>
  </w:style>
  <w:style w:type="paragraph" w:customStyle="1" w:styleId="CitaviBibliographySubheading4">
    <w:name w:val="Citavi Bibliography Subheading 4"/>
    <w:basedOn w:val="berschrift5"/>
    <w:link w:val="CitaviBibliographySubheading4Zchn"/>
    <w:uiPriority w:val="99"/>
    <w:rsid w:val="00751C24"/>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751C24"/>
    <w:rPr>
      <w:rFonts w:ascii="Lucida Sans Unicode" w:eastAsia="Times New Roman" w:hAnsi="Lucida Sans Unicode" w:cs="Times New Roman"/>
      <w:bCs/>
      <w:kern w:val="24"/>
      <w:sz w:val="22"/>
      <w:szCs w:val="20"/>
      <w:lang w:val="de-DE" w:eastAsia="de-DE"/>
    </w:rPr>
  </w:style>
  <w:style w:type="paragraph" w:customStyle="1" w:styleId="CitaviBibliographySubheading5">
    <w:name w:val="Citavi Bibliography Subheading 5"/>
    <w:basedOn w:val="berschrift6"/>
    <w:link w:val="CitaviBibliographySubheading5Zchn"/>
    <w:uiPriority w:val="99"/>
    <w:rsid w:val="00751C24"/>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751C24"/>
    <w:rPr>
      <w:rFonts w:ascii="Lucida Sans Unicode" w:eastAsia="Times New Roman" w:hAnsi="Lucida Sans Unicode" w:cs="Times New Roman"/>
      <w:bCs/>
      <w:kern w:val="24"/>
      <w:sz w:val="22"/>
      <w:szCs w:val="20"/>
      <w:lang w:val="de-DE" w:eastAsia="de-DE"/>
    </w:rPr>
  </w:style>
  <w:style w:type="paragraph" w:customStyle="1" w:styleId="CitaviBibliographySubheading6">
    <w:name w:val="Citavi Bibliography Subheading 6"/>
    <w:basedOn w:val="berschrift7"/>
    <w:link w:val="CitaviBibliographySubheading6Zchn"/>
    <w:uiPriority w:val="99"/>
    <w:rsid w:val="00751C24"/>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751C24"/>
    <w:rPr>
      <w:rFonts w:ascii="Lucida Sans Unicode" w:eastAsia="Times New Roman" w:hAnsi="Lucida Sans Unicode" w:cs="Times New Roman"/>
      <w:bCs/>
      <w:kern w:val="24"/>
      <w:sz w:val="22"/>
      <w:szCs w:val="20"/>
      <w:lang w:val="de-DE" w:eastAsia="de-DE"/>
    </w:rPr>
  </w:style>
  <w:style w:type="paragraph" w:customStyle="1" w:styleId="CitaviBibliographySubheading7">
    <w:name w:val="Citavi Bibliography Subheading 7"/>
    <w:basedOn w:val="berschrift8"/>
    <w:link w:val="CitaviBibliographySubheading7Zchn"/>
    <w:uiPriority w:val="99"/>
    <w:rsid w:val="00751C24"/>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751C24"/>
    <w:rPr>
      <w:rFonts w:ascii="Lucida Sans Unicode" w:eastAsia="Times New Roman" w:hAnsi="Lucida Sans Unicode" w:cs="Times New Roman"/>
      <w:bCs/>
      <w:kern w:val="24"/>
      <w:sz w:val="22"/>
      <w:szCs w:val="20"/>
      <w:lang w:val="de-DE" w:eastAsia="de-DE"/>
    </w:rPr>
  </w:style>
  <w:style w:type="paragraph" w:customStyle="1" w:styleId="CitaviBibliographySubheading8">
    <w:name w:val="Citavi Bibliography Subheading 8"/>
    <w:basedOn w:val="berschrift9"/>
    <w:link w:val="CitaviBibliographySubheading8Zchn"/>
    <w:uiPriority w:val="99"/>
    <w:rsid w:val="00751C24"/>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751C24"/>
    <w:rPr>
      <w:rFonts w:ascii="Lucida Sans Unicode" w:eastAsia="Times New Roman" w:hAnsi="Lucida Sans Unicode" w:cs="Times New Roman"/>
      <w:bCs/>
      <w:kern w:val="24"/>
      <w:sz w:val="22"/>
      <w:szCs w:val="20"/>
      <w:lang w:val="de-DE" w:eastAsia="de-DE"/>
    </w:rPr>
  </w:style>
  <w:style w:type="paragraph" w:styleId="Verzeichnis3">
    <w:name w:val="toc 3"/>
    <w:basedOn w:val="Standard"/>
    <w:next w:val="Standard"/>
    <w:autoRedefine/>
    <w:uiPriority w:val="39"/>
    <w:unhideWhenUsed/>
    <w:rsid w:val="00D67353"/>
    <w:pPr>
      <w:spacing w:after="100"/>
      <w:ind w:left="480"/>
    </w:pPr>
  </w:style>
  <w:style w:type="paragraph" w:styleId="Literaturverzeichnis">
    <w:name w:val="Bibliography"/>
    <w:basedOn w:val="Standard"/>
    <w:next w:val="Standard"/>
    <w:uiPriority w:val="37"/>
    <w:semiHidden/>
    <w:unhideWhenUsed/>
    <w:rsid w:val="00151E4E"/>
  </w:style>
  <w:style w:type="character" w:styleId="Buchtitel">
    <w:name w:val="Book Title"/>
    <w:basedOn w:val="Absatz-Standardschriftart"/>
    <w:uiPriority w:val="33"/>
    <w:qFormat/>
    <w:rsid w:val="00151E4E"/>
    <w:rPr>
      <w:b w:val="0"/>
      <w:bCs/>
      <w:i/>
      <w:iCs/>
      <w:spacing w:val="5"/>
    </w:rPr>
  </w:style>
  <w:style w:type="character" w:styleId="IntensiverVerweis">
    <w:name w:val="Intense Reference"/>
    <w:basedOn w:val="Absatz-Standardschriftart"/>
    <w:uiPriority w:val="32"/>
    <w:qFormat/>
    <w:rsid w:val="00151E4E"/>
    <w:rPr>
      <w:b w:val="0"/>
      <w:bCs/>
      <w:smallCaps/>
      <w:color w:val="4472C4" w:themeColor="accent1"/>
      <w:spacing w:val="5"/>
    </w:rPr>
  </w:style>
  <w:style w:type="character" w:styleId="SchwacherVerweis">
    <w:name w:val="Subtle Reference"/>
    <w:basedOn w:val="Absatz-Standardschriftart"/>
    <w:uiPriority w:val="31"/>
    <w:qFormat/>
    <w:rsid w:val="00151E4E"/>
    <w:rPr>
      <w:smallCaps/>
      <w:color w:val="5A5A5A" w:themeColor="text1" w:themeTint="A5"/>
    </w:rPr>
  </w:style>
  <w:style w:type="character" w:styleId="IntensiveHervorhebung">
    <w:name w:val="Intense Emphasis"/>
    <w:basedOn w:val="Absatz-Standardschriftart"/>
    <w:uiPriority w:val="21"/>
    <w:qFormat/>
    <w:rsid w:val="00151E4E"/>
    <w:rPr>
      <w:i/>
      <w:iCs/>
      <w:color w:val="4472C4" w:themeColor="accent1"/>
    </w:rPr>
  </w:style>
  <w:style w:type="character" w:styleId="SchwacheHervorhebung">
    <w:name w:val="Subtle Emphasis"/>
    <w:basedOn w:val="Absatz-Standardschriftart"/>
    <w:uiPriority w:val="19"/>
    <w:qFormat/>
    <w:rsid w:val="004A774E"/>
    <w:rPr>
      <w:i/>
      <w:iCs/>
      <w:color w:val="404040" w:themeColor="text1" w:themeTint="BF"/>
    </w:rPr>
  </w:style>
  <w:style w:type="paragraph" w:styleId="IntensivesZitat">
    <w:name w:val="Intense Quote"/>
    <w:basedOn w:val="Standard"/>
    <w:next w:val="Standard"/>
    <w:link w:val="IntensivesZitatZchn"/>
    <w:uiPriority w:val="30"/>
    <w:qFormat/>
    <w:rsid w:val="00151E4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151E4E"/>
    <w:rPr>
      <w:rFonts w:ascii="CMU Sans Serif" w:hAnsi="CMU Sans Serif"/>
      <w:b w:val="0"/>
      <w:i/>
      <w:iCs/>
      <w:color w:val="4472C4" w:themeColor="accent1"/>
      <w:lang w:val="de-DE"/>
    </w:rPr>
  </w:style>
  <w:style w:type="paragraph" w:styleId="Zitat">
    <w:name w:val="Quote"/>
    <w:basedOn w:val="Standard"/>
    <w:next w:val="Standard"/>
    <w:link w:val="ZitatZchn"/>
    <w:uiPriority w:val="29"/>
    <w:qFormat/>
    <w:rsid w:val="00151E4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51E4E"/>
    <w:rPr>
      <w:rFonts w:ascii="CMU Sans Serif" w:hAnsi="CMU Sans Serif"/>
      <w:b w:val="0"/>
      <w:i/>
      <w:iCs/>
      <w:color w:val="404040" w:themeColor="text1" w:themeTint="BF"/>
      <w:lang w:val="de-DE"/>
    </w:rPr>
  </w:style>
  <w:style w:type="table" w:styleId="MittlereListe1-Akzent1">
    <w:name w:val="Medium List 1 Accent 1"/>
    <w:basedOn w:val="NormaleTabelle"/>
    <w:uiPriority w:val="65"/>
    <w:semiHidden/>
    <w:unhideWhenUsed/>
    <w:rsid w:val="00151E4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151E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151E4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151E4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151E4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151E4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151E4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51E4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51E4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51E4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51E4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51E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51E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51E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51E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51E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151E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51E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51E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51E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51E4E"/>
    <w:rPr>
      <w:i/>
      <w:iCs/>
    </w:rPr>
  </w:style>
  <w:style w:type="character" w:styleId="HTMLSchreibmaschine">
    <w:name w:val="HTML Typewriter"/>
    <w:basedOn w:val="Absatz-Standardschriftart"/>
    <w:uiPriority w:val="99"/>
    <w:semiHidden/>
    <w:unhideWhenUsed/>
    <w:rsid w:val="00151E4E"/>
    <w:rPr>
      <w:rFonts w:ascii="Consolas" w:hAnsi="Consolas"/>
      <w:sz w:val="20"/>
      <w:szCs w:val="20"/>
    </w:rPr>
  </w:style>
  <w:style w:type="character" w:styleId="HTMLBeispiel">
    <w:name w:val="HTML Sample"/>
    <w:basedOn w:val="Absatz-Standardschriftart"/>
    <w:uiPriority w:val="99"/>
    <w:semiHidden/>
    <w:unhideWhenUsed/>
    <w:rsid w:val="00151E4E"/>
    <w:rPr>
      <w:rFonts w:ascii="Consolas" w:hAnsi="Consolas"/>
      <w:sz w:val="24"/>
      <w:szCs w:val="24"/>
    </w:rPr>
  </w:style>
  <w:style w:type="paragraph" w:styleId="HTMLVorformatiert">
    <w:name w:val="HTML Preformatted"/>
    <w:basedOn w:val="Standard"/>
    <w:link w:val="HTMLVorformatiertZchn"/>
    <w:uiPriority w:val="99"/>
    <w:semiHidden/>
    <w:unhideWhenUsed/>
    <w:rsid w:val="00151E4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51E4E"/>
    <w:rPr>
      <w:rFonts w:ascii="Consolas" w:hAnsi="Consolas"/>
      <w:b w:val="0"/>
      <w:sz w:val="20"/>
      <w:szCs w:val="20"/>
      <w:lang w:val="de-DE"/>
    </w:rPr>
  </w:style>
  <w:style w:type="character" w:styleId="HTMLTastatur">
    <w:name w:val="HTML Keyboard"/>
    <w:basedOn w:val="Absatz-Standardschriftart"/>
    <w:uiPriority w:val="99"/>
    <w:semiHidden/>
    <w:unhideWhenUsed/>
    <w:rsid w:val="00151E4E"/>
    <w:rPr>
      <w:rFonts w:ascii="Consolas" w:hAnsi="Consolas"/>
      <w:sz w:val="20"/>
      <w:szCs w:val="20"/>
    </w:rPr>
  </w:style>
  <w:style w:type="character" w:styleId="HTMLDefinition">
    <w:name w:val="HTML Definition"/>
    <w:basedOn w:val="Absatz-Standardschriftart"/>
    <w:uiPriority w:val="99"/>
    <w:semiHidden/>
    <w:unhideWhenUsed/>
    <w:rsid w:val="00151E4E"/>
    <w:rPr>
      <w:i/>
      <w:iCs/>
    </w:rPr>
  </w:style>
  <w:style w:type="character" w:styleId="HTMLCode">
    <w:name w:val="HTML Code"/>
    <w:basedOn w:val="Absatz-Standardschriftart"/>
    <w:uiPriority w:val="99"/>
    <w:semiHidden/>
    <w:unhideWhenUsed/>
    <w:rsid w:val="00151E4E"/>
    <w:rPr>
      <w:rFonts w:ascii="Consolas" w:hAnsi="Consolas"/>
      <w:sz w:val="20"/>
      <w:szCs w:val="20"/>
    </w:rPr>
  </w:style>
  <w:style w:type="character" w:styleId="HTMLZitat">
    <w:name w:val="HTML Cite"/>
    <w:basedOn w:val="Absatz-Standardschriftart"/>
    <w:uiPriority w:val="99"/>
    <w:semiHidden/>
    <w:unhideWhenUsed/>
    <w:rsid w:val="00151E4E"/>
    <w:rPr>
      <w:i/>
      <w:iCs/>
    </w:rPr>
  </w:style>
  <w:style w:type="paragraph" w:styleId="HTMLAdresse">
    <w:name w:val="HTML Address"/>
    <w:basedOn w:val="Standard"/>
    <w:link w:val="HTMLAdresseZchn"/>
    <w:uiPriority w:val="99"/>
    <w:semiHidden/>
    <w:unhideWhenUsed/>
    <w:rsid w:val="00151E4E"/>
    <w:pPr>
      <w:spacing w:after="0" w:line="240" w:lineRule="auto"/>
    </w:pPr>
    <w:rPr>
      <w:i/>
      <w:iCs/>
    </w:rPr>
  </w:style>
  <w:style w:type="character" w:customStyle="1" w:styleId="HTMLAdresseZchn">
    <w:name w:val="HTML Adresse Zchn"/>
    <w:basedOn w:val="Absatz-Standardschriftart"/>
    <w:link w:val="HTMLAdresse"/>
    <w:uiPriority w:val="99"/>
    <w:semiHidden/>
    <w:rsid w:val="00151E4E"/>
    <w:rPr>
      <w:rFonts w:ascii="CMU Sans Serif" w:hAnsi="CMU Sans Serif"/>
      <w:b w:val="0"/>
      <w:i/>
      <w:iCs/>
      <w:lang w:val="de-DE"/>
    </w:rPr>
  </w:style>
  <w:style w:type="character" w:styleId="HTMLAkronym">
    <w:name w:val="HTML Acronym"/>
    <w:basedOn w:val="Absatz-Standardschriftart"/>
    <w:uiPriority w:val="99"/>
    <w:semiHidden/>
    <w:unhideWhenUsed/>
    <w:rsid w:val="00151E4E"/>
  </w:style>
  <w:style w:type="paragraph" w:styleId="StandardWeb">
    <w:name w:val="Normal (Web)"/>
    <w:basedOn w:val="Standard"/>
    <w:uiPriority w:val="99"/>
    <w:semiHidden/>
    <w:unhideWhenUsed/>
    <w:rsid w:val="00151E4E"/>
    <w:rPr>
      <w:rFonts w:ascii="Times New Roman" w:hAnsi="Times New Roman" w:cs="Times New Roman"/>
      <w:szCs w:val="24"/>
    </w:rPr>
  </w:style>
  <w:style w:type="paragraph" w:styleId="NurText">
    <w:name w:val="Plain Text"/>
    <w:basedOn w:val="Standard"/>
    <w:link w:val="NurTextZchn"/>
    <w:uiPriority w:val="99"/>
    <w:semiHidden/>
    <w:unhideWhenUsed/>
    <w:rsid w:val="00151E4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51E4E"/>
    <w:rPr>
      <w:rFonts w:ascii="Consolas" w:hAnsi="Consolas"/>
      <w:b w:val="0"/>
      <w:sz w:val="21"/>
      <w:szCs w:val="21"/>
      <w:lang w:val="de-DE"/>
    </w:rPr>
  </w:style>
  <w:style w:type="paragraph" w:styleId="Dokumentstruktur">
    <w:name w:val="Document Map"/>
    <w:basedOn w:val="Standard"/>
    <w:link w:val="DokumentstrukturZchn"/>
    <w:uiPriority w:val="99"/>
    <w:semiHidden/>
    <w:unhideWhenUsed/>
    <w:rsid w:val="00151E4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51E4E"/>
    <w:rPr>
      <w:rFonts w:ascii="Segoe UI" w:hAnsi="Segoe UI" w:cs="Segoe UI"/>
      <w:b w:val="0"/>
      <w:sz w:val="16"/>
      <w:szCs w:val="16"/>
      <w:lang w:val="de-DE"/>
    </w:rPr>
  </w:style>
  <w:style w:type="character" w:styleId="Hervorhebung">
    <w:name w:val="Emphasis"/>
    <w:basedOn w:val="Absatz-Standardschriftart"/>
    <w:uiPriority w:val="20"/>
    <w:qFormat/>
    <w:rsid w:val="00960C0C"/>
    <w:rPr>
      <w:rFonts w:ascii="Lucida Sans Unicode" w:hAnsi="Lucida Sans Unicode"/>
      <w:b/>
      <w:i w:val="0"/>
      <w:iCs/>
      <w:sz w:val="28"/>
      <w:u w:val="none"/>
    </w:rPr>
  </w:style>
  <w:style w:type="character" w:styleId="Fett">
    <w:name w:val="Strong"/>
    <w:basedOn w:val="Absatz-Standardschriftart"/>
    <w:uiPriority w:val="22"/>
    <w:qFormat/>
    <w:rsid w:val="00151E4E"/>
    <w:rPr>
      <w:b w:val="0"/>
      <w:bCs/>
    </w:rPr>
  </w:style>
  <w:style w:type="character" w:styleId="BesuchterLink">
    <w:name w:val="FollowedHyperlink"/>
    <w:basedOn w:val="Absatz-Standardschriftart"/>
    <w:uiPriority w:val="99"/>
    <w:semiHidden/>
    <w:unhideWhenUsed/>
    <w:rsid w:val="00151E4E"/>
    <w:rPr>
      <w:color w:val="954F72" w:themeColor="followedHyperlink"/>
      <w:u w:val="single"/>
    </w:rPr>
  </w:style>
  <w:style w:type="paragraph" w:styleId="Blocktext">
    <w:name w:val="Block Text"/>
    <w:basedOn w:val="Standard"/>
    <w:uiPriority w:val="99"/>
    <w:semiHidden/>
    <w:unhideWhenUsed/>
    <w:rsid w:val="00151E4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151E4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51E4E"/>
    <w:rPr>
      <w:rFonts w:ascii="CMU Sans Serif" w:hAnsi="CMU Sans Serif"/>
      <w:b w:val="0"/>
      <w:sz w:val="16"/>
      <w:szCs w:val="16"/>
      <w:lang w:val="de-DE"/>
    </w:rPr>
  </w:style>
  <w:style w:type="paragraph" w:styleId="Textkrper-Einzug2">
    <w:name w:val="Body Text Indent 2"/>
    <w:basedOn w:val="Standard"/>
    <w:link w:val="Textkrper-Einzug2Zchn"/>
    <w:uiPriority w:val="99"/>
    <w:semiHidden/>
    <w:unhideWhenUsed/>
    <w:rsid w:val="00151E4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51E4E"/>
    <w:rPr>
      <w:rFonts w:ascii="CMU Sans Serif" w:hAnsi="CMU Sans Serif"/>
      <w:b w:val="0"/>
      <w:lang w:val="de-DE"/>
    </w:rPr>
  </w:style>
  <w:style w:type="paragraph" w:styleId="Textkrper3">
    <w:name w:val="Body Text 3"/>
    <w:basedOn w:val="Standard"/>
    <w:link w:val="Textkrper3Zchn"/>
    <w:uiPriority w:val="99"/>
    <w:semiHidden/>
    <w:unhideWhenUsed/>
    <w:rsid w:val="00151E4E"/>
    <w:pPr>
      <w:spacing w:after="120"/>
    </w:pPr>
    <w:rPr>
      <w:sz w:val="16"/>
      <w:szCs w:val="16"/>
    </w:rPr>
  </w:style>
  <w:style w:type="character" w:customStyle="1" w:styleId="Textkrper3Zchn">
    <w:name w:val="Textkörper 3 Zchn"/>
    <w:basedOn w:val="Absatz-Standardschriftart"/>
    <w:link w:val="Textkrper3"/>
    <w:uiPriority w:val="99"/>
    <w:semiHidden/>
    <w:rsid w:val="00151E4E"/>
    <w:rPr>
      <w:rFonts w:ascii="CMU Sans Serif" w:hAnsi="CMU Sans Serif"/>
      <w:b w:val="0"/>
      <w:sz w:val="16"/>
      <w:szCs w:val="16"/>
      <w:lang w:val="de-DE"/>
    </w:rPr>
  </w:style>
  <w:style w:type="paragraph" w:styleId="Textkrper2">
    <w:name w:val="Body Text 2"/>
    <w:basedOn w:val="Standard"/>
    <w:link w:val="Textkrper2Zchn"/>
    <w:uiPriority w:val="99"/>
    <w:semiHidden/>
    <w:unhideWhenUsed/>
    <w:rsid w:val="00151E4E"/>
    <w:pPr>
      <w:spacing w:after="120" w:line="480" w:lineRule="auto"/>
    </w:pPr>
  </w:style>
  <w:style w:type="character" w:customStyle="1" w:styleId="Textkrper2Zchn">
    <w:name w:val="Textkörper 2 Zchn"/>
    <w:basedOn w:val="Absatz-Standardschriftart"/>
    <w:link w:val="Textkrper2"/>
    <w:uiPriority w:val="99"/>
    <w:semiHidden/>
    <w:rsid w:val="00151E4E"/>
    <w:rPr>
      <w:rFonts w:ascii="CMU Sans Serif" w:hAnsi="CMU Sans Serif"/>
      <w:b w:val="0"/>
      <w:lang w:val="de-DE"/>
    </w:rPr>
  </w:style>
  <w:style w:type="paragraph" w:styleId="Fu-Endnotenberschrift">
    <w:name w:val="Note Heading"/>
    <w:basedOn w:val="Standard"/>
    <w:next w:val="Standard"/>
    <w:link w:val="Fu-EndnotenberschriftZchn"/>
    <w:uiPriority w:val="99"/>
    <w:semiHidden/>
    <w:unhideWhenUsed/>
    <w:rsid w:val="00151E4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151E4E"/>
    <w:rPr>
      <w:rFonts w:ascii="CMU Sans Serif" w:hAnsi="CMU Sans Serif"/>
      <w:b w:val="0"/>
      <w:lang w:val="de-DE"/>
    </w:rPr>
  </w:style>
  <w:style w:type="paragraph" w:styleId="Textkrper-Zeileneinzug">
    <w:name w:val="Body Text Indent"/>
    <w:basedOn w:val="Standard"/>
    <w:link w:val="Textkrper-ZeileneinzugZchn"/>
    <w:uiPriority w:val="99"/>
    <w:semiHidden/>
    <w:unhideWhenUsed/>
    <w:rsid w:val="00151E4E"/>
    <w:pPr>
      <w:spacing w:after="120"/>
      <w:ind w:left="283"/>
    </w:pPr>
  </w:style>
  <w:style w:type="character" w:customStyle="1" w:styleId="Textkrper-ZeileneinzugZchn">
    <w:name w:val="Textkörper-Zeileneinzug Zchn"/>
    <w:basedOn w:val="Absatz-Standardschriftart"/>
    <w:link w:val="Textkrper-Zeileneinzug"/>
    <w:uiPriority w:val="99"/>
    <w:semiHidden/>
    <w:rsid w:val="00151E4E"/>
    <w:rPr>
      <w:rFonts w:ascii="CMU Sans Serif" w:hAnsi="CMU Sans Serif"/>
      <w:b w:val="0"/>
      <w:lang w:val="de-DE"/>
    </w:rPr>
  </w:style>
  <w:style w:type="paragraph" w:styleId="Textkrper-Erstzeileneinzug2">
    <w:name w:val="Body Text First Indent 2"/>
    <w:basedOn w:val="Textkrper-Zeileneinzug"/>
    <w:link w:val="Textkrper-Erstzeileneinzug2Zchn"/>
    <w:uiPriority w:val="99"/>
    <w:semiHidden/>
    <w:unhideWhenUsed/>
    <w:rsid w:val="00151E4E"/>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51E4E"/>
    <w:rPr>
      <w:rFonts w:ascii="CMU Sans Serif" w:hAnsi="CMU Sans Serif"/>
      <w:b w:val="0"/>
      <w:lang w:val="de-DE"/>
    </w:rPr>
  </w:style>
  <w:style w:type="paragraph" w:styleId="Textkrper">
    <w:name w:val="Body Text"/>
    <w:basedOn w:val="Standard"/>
    <w:link w:val="TextkrperZchn"/>
    <w:uiPriority w:val="99"/>
    <w:semiHidden/>
    <w:unhideWhenUsed/>
    <w:rsid w:val="00151E4E"/>
    <w:pPr>
      <w:spacing w:after="120"/>
    </w:pPr>
  </w:style>
  <w:style w:type="character" w:customStyle="1" w:styleId="TextkrperZchn">
    <w:name w:val="Textkörper Zchn"/>
    <w:basedOn w:val="Absatz-Standardschriftart"/>
    <w:link w:val="Textkrper"/>
    <w:uiPriority w:val="99"/>
    <w:semiHidden/>
    <w:rsid w:val="00151E4E"/>
    <w:rPr>
      <w:rFonts w:ascii="CMU Sans Serif" w:hAnsi="CMU Sans Serif"/>
      <w:b w:val="0"/>
      <w:lang w:val="de-DE"/>
    </w:rPr>
  </w:style>
  <w:style w:type="paragraph" w:styleId="Textkrper-Erstzeileneinzug">
    <w:name w:val="Body Text First Indent"/>
    <w:basedOn w:val="Textkrper"/>
    <w:link w:val="Textkrper-ErstzeileneinzugZchn"/>
    <w:uiPriority w:val="99"/>
    <w:semiHidden/>
    <w:unhideWhenUsed/>
    <w:rsid w:val="00151E4E"/>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51E4E"/>
    <w:rPr>
      <w:rFonts w:ascii="CMU Sans Serif" w:hAnsi="CMU Sans Serif"/>
      <w:b w:val="0"/>
      <w:lang w:val="de-DE"/>
    </w:rPr>
  </w:style>
  <w:style w:type="paragraph" w:styleId="Datum">
    <w:name w:val="Date"/>
    <w:basedOn w:val="Standard"/>
    <w:next w:val="Standard"/>
    <w:link w:val="DatumZchn"/>
    <w:uiPriority w:val="99"/>
    <w:semiHidden/>
    <w:unhideWhenUsed/>
    <w:rsid w:val="00151E4E"/>
  </w:style>
  <w:style w:type="character" w:customStyle="1" w:styleId="DatumZchn">
    <w:name w:val="Datum Zchn"/>
    <w:basedOn w:val="Absatz-Standardschriftart"/>
    <w:link w:val="Datum"/>
    <w:uiPriority w:val="99"/>
    <w:semiHidden/>
    <w:rsid w:val="00151E4E"/>
    <w:rPr>
      <w:rFonts w:ascii="CMU Sans Serif" w:hAnsi="CMU Sans Serif"/>
      <w:b w:val="0"/>
      <w:lang w:val="de-DE"/>
    </w:rPr>
  </w:style>
  <w:style w:type="paragraph" w:styleId="Anrede">
    <w:name w:val="Salutation"/>
    <w:basedOn w:val="Standard"/>
    <w:next w:val="Standard"/>
    <w:link w:val="AnredeZchn"/>
    <w:uiPriority w:val="99"/>
    <w:semiHidden/>
    <w:unhideWhenUsed/>
    <w:rsid w:val="00151E4E"/>
  </w:style>
  <w:style w:type="character" w:customStyle="1" w:styleId="AnredeZchn">
    <w:name w:val="Anrede Zchn"/>
    <w:basedOn w:val="Absatz-Standardschriftart"/>
    <w:link w:val="Anrede"/>
    <w:uiPriority w:val="99"/>
    <w:semiHidden/>
    <w:rsid w:val="00151E4E"/>
    <w:rPr>
      <w:rFonts w:ascii="CMU Sans Serif" w:hAnsi="CMU Sans Serif"/>
      <w:b w:val="0"/>
      <w:lang w:val="de-DE"/>
    </w:rPr>
  </w:style>
  <w:style w:type="paragraph" w:styleId="Untertitel">
    <w:name w:val="Subtitle"/>
    <w:basedOn w:val="Standard"/>
    <w:next w:val="Standard"/>
    <w:link w:val="UntertitelZchn"/>
    <w:uiPriority w:val="11"/>
    <w:qFormat/>
    <w:rsid w:val="00151E4E"/>
    <w:pPr>
      <w:numPr>
        <w:ilvl w:val="1"/>
      </w:numPr>
    </w:pPr>
    <w:rPr>
      <w:rFonts w:asciiTheme="minorHAnsi" w:eastAsiaTheme="minorEastAsia" w:hAnsiTheme="minorHAnsi" w:cstheme="minorBidi"/>
      <w:color w:val="5A5A5A" w:themeColor="text1" w:themeTint="A5"/>
      <w:spacing w:val="15"/>
    </w:rPr>
  </w:style>
  <w:style w:type="character" w:customStyle="1" w:styleId="UntertitelZchn">
    <w:name w:val="Untertitel Zchn"/>
    <w:basedOn w:val="Absatz-Standardschriftart"/>
    <w:link w:val="Untertitel"/>
    <w:uiPriority w:val="11"/>
    <w:rsid w:val="00151E4E"/>
    <w:rPr>
      <w:rFonts w:asciiTheme="minorHAnsi" w:eastAsiaTheme="minorEastAsia" w:hAnsiTheme="minorHAnsi" w:cstheme="minorBidi"/>
      <w:b w:val="0"/>
      <w:color w:val="5A5A5A" w:themeColor="text1" w:themeTint="A5"/>
      <w:spacing w:val="15"/>
      <w:sz w:val="22"/>
      <w:lang w:val="de-DE"/>
    </w:rPr>
  </w:style>
  <w:style w:type="paragraph" w:styleId="Nachrichtenkopf">
    <w:name w:val="Message Header"/>
    <w:basedOn w:val="Standard"/>
    <w:link w:val="NachrichtenkopfZchn"/>
    <w:uiPriority w:val="99"/>
    <w:semiHidden/>
    <w:unhideWhenUsed/>
    <w:rsid w:val="00151E4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151E4E"/>
    <w:rPr>
      <w:rFonts w:asciiTheme="majorHAnsi" w:eastAsiaTheme="majorEastAsia" w:hAnsiTheme="majorHAnsi" w:cstheme="majorBidi"/>
      <w:b w:val="0"/>
      <w:szCs w:val="24"/>
      <w:shd w:val="pct20" w:color="auto" w:fill="auto"/>
      <w:lang w:val="de-DE"/>
    </w:rPr>
  </w:style>
  <w:style w:type="paragraph" w:styleId="Listenfortsetzung5">
    <w:name w:val="List Continue 5"/>
    <w:basedOn w:val="Standard"/>
    <w:uiPriority w:val="99"/>
    <w:semiHidden/>
    <w:unhideWhenUsed/>
    <w:rsid w:val="00151E4E"/>
    <w:pPr>
      <w:spacing w:after="120"/>
      <w:ind w:left="1415"/>
      <w:contextualSpacing/>
    </w:pPr>
  </w:style>
  <w:style w:type="paragraph" w:styleId="Listenfortsetzung4">
    <w:name w:val="List Continue 4"/>
    <w:basedOn w:val="Standard"/>
    <w:uiPriority w:val="99"/>
    <w:semiHidden/>
    <w:unhideWhenUsed/>
    <w:rsid w:val="00151E4E"/>
    <w:pPr>
      <w:spacing w:after="120"/>
      <w:ind w:left="1132"/>
      <w:contextualSpacing/>
    </w:pPr>
  </w:style>
  <w:style w:type="paragraph" w:styleId="Listenfortsetzung3">
    <w:name w:val="List Continue 3"/>
    <w:basedOn w:val="Standard"/>
    <w:uiPriority w:val="99"/>
    <w:semiHidden/>
    <w:unhideWhenUsed/>
    <w:rsid w:val="00151E4E"/>
    <w:pPr>
      <w:spacing w:after="120"/>
      <w:ind w:left="849"/>
      <w:contextualSpacing/>
    </w:pPr>
  </w:style>
  <w:style w:type="paragraph" w:styleId="Listenfortsetzung2">
    <w:name w:val="List Continue 2"/>
    <w:basedOn w:val="Standard"/>
    <w:uiPriority w:val="99"/>
    <w:semiHidden/>
    <w:unhideWhenUsed/>
    <w:rsid w:val="00151E4E"/>
    <w:pPr>
      <w:spacing w:after="120"/>
      <w:ind w:left="566"/>
      <w:contextualSpacing/>
    </w:pPr>
  </w:style>
  <w:style w:type="paragraph" w:styleId="Listenfortsetzung">
    <w:name w:val="List Continue"/>
    <w:basedOn w:val="Standard"/>
    <w:uiPriority w:val="99"/>
    <w:semiHidden/>
    <w:unhideWhenUsed/>
    <w:rsid w:val="00151E4E"/>
    <w:pPr>
      <w:spacing w:after="120"/>
      <w:ind w:left="283"/>
      <w:contextualSpacing/>
    </w:pPr>
  </w:style>
  <w:style w:type="paragraph" w:styleId="Unterschrift">
    <w:name w:val="Signature"/>
    <w:basedOn w:val="Standard"/>
    <w:link w:val="UnterschriftZchn"/>
    <w:uiPriority w:val="99"/>
    <w:semiHidden/>
    <w:unhideWhenUsed/>
    <w:rsid w:val="00151E4E"/>
    <w:pPr>
      <w:spacing w:after="0" w:line="240" w:lineRule="auto"/>
      <w:ind w:left="4252"/>
    </w:pPr>
  </w:style>
  <w:style w:type="character" w:customStyle="1" w:styleId="UnterschriftZchn">
    <w:name w:val="Unterschrift Zchn"/>
    <w:basedOn w:val="Absatz-Standardschriftart"/>
    <w:link w:val="Unterschrift"/>
    <w:uiPriority w:val="99"/>
    <w:semiHidden/>
    <w:rsid w:val="00151E4E"/>
    <w:rPr>
      <w:rFonts w:ascii="CMU Sans Serif" w:hAnsi="CMU Sans Serif"/>
      <w:b w:val="0"/>
      <w:lang w:val="de-DE"/>
    </w:rPr>
  </w:style>
  <w:style w:type="paragraph" w:styleId="Gruformel">
    <w:name w:val="Closing"/>
    <w:basedOn w:val="Standard"/>
    <w:link w:val="GruformelZchn"/>
    <w:uiPriority w:val="99"/>
    <w:semiHidden/>
    <w:unhideWhenUsed/>
    <w:rsid w:val="00151E4E"/>
    <w:pPr>
      <w:spacing w:after="0" w:line="240" w:lineRule="auto"/>
      <w:ind w:left="4252"/>
    </w:pPr>
  </w:style>
  <w:style w:type="character" w:customStyle="1" w:styleId="GruformelZchn">
    <w:name w:val="Grußformel Zchn"/>
    <w:basedOn w:val="Absatz-Standardschriftart"/>
    <w:link w:val="Gruformel"/>
    <w:uiPriority w:val="99"/>
    <w:semiHidden/>
    <w:rsid w:val="00151E4E"/>
    <w:rPr>
      <w:rFonts w:ascii="CMU Sans Serif" w:hAnsi="CMU Sans Serif"/>
      <w:b w:val="0"/>
      <w:lang w:val="de-DE"/>
    </w:rPr>
  </w:style>
  <w:style w:type="paragraph" w:styleId="Titel">
    <w:name w:val="Title"/>
    <w:basedOn w:val="Standard"/>
    <w:next w:val="Standard"/>
    <w:link w:val="TitelZchn"/>
    <w:uiPriority w:val="10"/>
    <w:qFormat/>
    <w:rsid w:val="00151E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51E4E"/>
    <w:rPr>
      <w:rFonts w:asciiTheme="majorHAnsi" w:eastAsiaTheme="majorEastAsia" w:hAnsiTheme="majorHAnsi" w:cstheme="majorBidi"/>
      <w:b w:val="0"/>
      <w:spacing w:val="-10"/>
      <w:kern w:val="28"/>
      <w:sz w:val="56"/>
      <w:szCs w:val="56"/>
      <w:lang w:val="de-DE"/>
    </w:rPr>
  </w:style>
  <w:style w:type="paragraph" w:styleId="Listennummer5">
    <w:name w:val="List Number 5"/>
    <w:basedOn w:val="Standard"/>
    <w:uiPriority w:val="99"/>
    <w:semiHidden/>
    <w:unhideWhenUsed/>
    <w:rsid w:val="00151E4E"/>
    <w:pPr>
      <w:numPr>
        <w:numId w:val="6"/>
      </w:numPr>
      <w:contextualSpacing/>
    </w:pPr>
  </w:style>
  <w:style w:type="paragraph" w:styleId="Listennummer4">
    <w:name w:val="List Number 4"/>
    <w:basedOn w:val="Standard"/>
    <w:uiPriority w:val="99"/>
    <w:semiHidden/>
    <w:unhideWhenUsed/>
    <w:rsid w:val="00151E4E"/>
    <w:pPr>
      <w:numPr>
        <w:numId w:val="7"/>
      </w:numPr>
      <w:contextualSpacing/>
    </w:pPr>
  </w:style>
  <w:style w:type="paragraph" w:styleId="Listennummer3">
    <w:name w:val="List Number 3"/>
    <w:basedOn w:val="Standard"/>
    <w:uiPriority w:val="99"/>
    <w:semiHidden/>
    <w:unhideWhenUsed/>
    <w:rsid w:val="00151E4E"/>
    <w:pPr>
      <w:numPr>
        <w:numId w:val="8"/>
      </w:numPr>
      <w:contextualSpacing/>
    </w:pPr>
  </w:style>
  <w:style w:type="paragraph" w:styleId="Listennummer2">
    <w:name w:val="List Number 2"/>
    <w:basedOn w:val="Standard"/>
    <w:uiPriority w:val="99"/>
    <w:semiHidden/>
    <w:unhideWhenUsed/>
    <w:rsid w:val="00151E4E"/>
    <w:pPr>
      <w:numPr>
        <w:numId w:val="9"/>
      </w:numPr>
      <w:contextualSpacing/>
    </w:pPr>
  </w:style>
  <w:style w:type="paragraph" w:styleId="Aufzhlungszeichen5">
    <w:name w:val="List Bullet 5"/>
    <w:basedOn w:val="Standard"/>
    <w:uiPriority w:val="99"/>
    <w:semiHidden/>
    <w:unhideWhenUsed/>
    <w:rsid w:val="00151E4E"/>
    <w:pPr>
      <w:numPr>
        <w:numId w:val="10"/>
      </w:numPr>
      <w:contextualSpacing/>
    </w:pPr>
  </w:style>
  <w:style w:type="paragraph" w:styleId="Aufzhlungszeichen4">
    <w:name w:val="List Bullet 4"/>
    <w:basedOn w:val="Standard"/>
    <w:uiPriority w:val="99"/>
    <w:semiHidden/>
    <w:unhideWhenUsed/>
    <w:rsid w:val="00151E4E"/>
    <w:pPr>
      <w:numPr>
        <w:numId w:val="11"/>
      </w:numPr>
      <w:contextualSpacing/>
    </w:pPr>
  </w:style>
  <w:style w:type="paragraph" w:styleId="Aufzhlungszeichen3">
    <w:name w:val="List Bullet 3"/>
    <w:basedOn w:val="Standard"/>
    <w:uiPriority w:val="99"/>
    <w:semiHidden/>
    <w:unhideWhenUsed/>
    <w:rsid w:val="00151E4E"/>
    <w:pPr>
      <w:numPr>
        <w:numId w:val="12"/>
      </w:numPr>
      <w:contextualSpacing/>
    </w:pPr>
  </w:style>
  <w:style w:type="paragraph" w:styleId="Aufzhlungszeichen2">
    <w:name w:val="List Bullet 2"/>
    <w:basedOn w:val="Standard"/>
    <w:uiPriority w:val="99"/>
    <w:semiHidden/>
    <w:unhideWhenUsed/>
    <w:rsid w:val="00151E4E"/>
    <w:pPr>
      <w:numPr>
        <w:numId w:val="13"/>
      </w:numPr>
      <w:contextualSpacing/>
    </w:pPr>
  </w:style>
  <w:style w:type="paragraph" w:styleId="Liste5">
    <w:name w:val="List 5"/>
    <w:basedOn w:val="Standard"/>
    <w:uiPriority w:val="99"/>
    <w:semiHidden/>
    <w:unhideWhenUsed/>
    <w:rsid w:val="00151E4E"/>
    <w:pPr>
      <w:ind w:left="1415" w:hanging="283"/>
      <w:contextualSpacing/>
    </w:pPr>
  </w:style>
  <w:style w:type="paragraph" w:styleId="Liste4">
    <w:name w:val="List 4"/>
    <w:basedOn w:val="Standard"/>
    <w:uiPriority w:val="99"/>
    <w:semiHidden/>
    <w:unhideWhenUsed/>
    <w:rsid w:val="00151E4E"/>
    <w:pPr>
      <w:ind w:left="1132" w:hanging="283"/>
      <w:contextualSpacing/>
    </w:pPr>
  </w:style>
  <w:style w:type="paragraph" w:styleId="Liste3">
    <w:name w:val="List 3"/>
    <w:basedOn w:val="Standard"/>
    <w:uiPriority w:val="99"/>
    <w:semiHidden/>
    <w:unhideWhenUsed/>
    <w:rsid w:val="00151E4E"/>
    <w:pPr>
      <w:ind w:left="849" w:hanging="283"/>
      <w:contextualSpacing/>
    </w:pPr>
  </w:style>
  <w:style w:type="paragraph" w:styleId="Liste2">
    <w:name w:val="List 2"/>
    <w:basedOn w:val="Standard"/>
    <w:uiPriority w:val="99"/>
    <w:semiHidden/>
    <w:unhideWhenUsed/>
    <w:rsid w:val="00151E4E"/>
    <w:pPr>
      <w:ind w:left="566" w:hanging="283"/>
      <w:contextualSpacing/>
    </w:pPr>
  </w:style>
  <w:style w:type="paragraph" w:styleId="Listennummer">
    <w:name w:val="List Number"/>
    <w:basedOn w:val="Standard"/>
    <w:uiPriority w:val="99"/>
    <w:semiHidden/>
    <w:unhideWhenUsed/>
    <w:rsid w:val="00151E4E"/>
    <w:pPr>
      <w:numPr>
        <w:numId w:val="14"/>
      </w:numPr>
      <w:contextualSpacing/>
    </w:pPr>
  </w:style>
  <w:style w:type="paragraph" w:styleId="Aufzhlungszeichen">
    <w:name w:val="List Bullet"/>
    <w:basedOn w:val="Standard"/>
    <w:uiPriority w:val="99"/>
    <w:semiHidden/>
    <w:unhideWhenUsed/>
    <w:rsid w:val="00151E4E"/>
    <w:pPr>
      <w:numPr>
        <w:numId w:val="15"/>
      </w:numPr>
      <w:contextualSpacing/>
    </w:pPr>
  </w:style>
  <w:style w:type="paragraph" w:styleId="Liste">
    <w:name w:val="List"/>
    <w:basedOn w:val="Standard"/>
    <w:uiPriority w:val="99"/>
    <w:semiHidden/>
    <w:unhideWhenUsed/>
    <w:rsid w:val="00151E4E"/>
    <w:pPr>
      <w:ind w:left="283" w:hanging="283"/>
      <w:contextualSpacing/>
    </w:pPr>
  </w:style>
  <w:style w:type="paragraph" w:styleId="RGV-berschrift">
    <w:name w:val="toa heading"/>
    <w:basedOn w:val="Standard"/>
    <w:next w:val="Standard"/>
    <w:uiPriority w:val="99"/>
    <w:semiHidden/>
    <w:unhideWhenUsed/>
    <w:rsid w:val="00151E4E"/>
    <w:pPr>
      <w:spacing w:before="120"/>
    </w:pPr>
    <w:rPr>
      <w:rFonts w:asciiTheme="majorHAnsi" w:eastAsiaTheme="majorEastAsia" w:hAnsiTheme="majorHAnsi" w:cstheme="majorBidi"/>
      <w:b/>
      <w:szCs w:val="24"/>
    </w:rPr>
  </w:style>
  <w:style w:type="paragraph" w:styleId="Makrotext">
    <w:name w:val="macro"/>
    <w:link w:val="MakrotextZchn"/>
    <w:uiPriority w:val="99"/>
    <w:semiHidden/>
    <w:unhideWhenUsed/>
    <w:rsid w:val="00151E4E"/>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b w:val="0"/>
      <w:sz w:val="20"/>
      <w:szCs w:val="20"/>
      <w:lang w:val="de-DE"/>
    </w:rPr>
  </w:style>
  <w:style w:type="character" w:customStyle="1" w:styleId="MakrotextZchn">
    <w:name w:val="Makrotext Zchn"/>
    <w:basedOn w:val="Absatz-Standardschriftart"/>
    <w:link w:val="Makrotext"/>
    <w:uiPriority w:val="99"/>
    <w:semiHidden/>
    <w:rsid w:val="00151E4E"/>
    <w:rPr>
      <w:rFonts w:ascii="Consolas" w:hAnsi="Consolas"/>
      <w:b w:val="0"/>
      <w:sz w:val="20"/>
      <w:szCs w:val="20"/>
      <w:lang w:val="de-DE"/>
    </w:rPr>
  </w:style>
  <w:style w:type="paragraph" w:styleId="Rechtsgrundlagenverzeichnis">
    <w:name w:val="table of authorities"/>
    <w:basedOn w:val="Standard"/>
    <w:next w:val="Standard"/>
    <w:uiPriority w:val="99"/>
    <w:semiHidden/>
    <w:unhideWhenUsed/>
    <w:rsid w:val="00151E4E"/>
    <w:pPr>
      <w:spacing w:after="0"/>
      <w:ind w:left="240" w:hanging="240"/>
    </w:pPr>
  </w:style>
  <w:style w:type="paragraph" w:styleId="Endnotentext">
    <w:name w:val="endnote text"/>
    <w:basedOn w:val="Standard"/>
    <w:link w:val="EndnotentextZchn"/>
    <w:uiPriority w:val="99"/>
    <w:semiHidden/>
    <w:unhideWhenUsed/>
    <w:rsid w:val="00151E4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51E4E"/>
    <w:rPr>
      <w:rFonts w:ascii="CMU Sans Serif" w:hAnsi="CMU Sans Serif"/>
      <w:b w:val="0"/>
      <w:sz w:val="20"/>
      <w:szCs w:val="20"/>
      <w:lang w:val="de-DE"/>
    </w:rPr>
  </w:style>
  <w:style w:type="character" w:styleId="Endnotenzeichen">
    <w:name w:val="endnote reference"/>
    <w:basedOn w:val="Absatz-Standardschriftart"/>
    <w:uiPriority w:val="99"/>
    <w:semiHidden/>
    <w:unhideWhenUsed/>
    <w:rsid w:val="00151E4E"/>
    <w:rPr>
      <w:vertAlign w:val="superscript"/>
    </w:rPr>
  </w:style>
  <w:style w:type="character" w:styleId="Seitenzahl">
    <w:name w:val="page number"/>
    <w:basedOn w:val="Absatz-Standardschriftart"/>
    <w:uiPriority w:val="99"/>
    <w:semiHidden/>
    <w:unhideWhenUsed/>
    <w:rsid w:val="00151E4E"/>
  </w:style>
  <w:style w:type="character" w:styleId="Zeilennummer">
    <w:name w:val="line number"/>
    <w:basedOn w:val="Absatz-Standardschriftart"/>
    <w:uiPriority w:val="99"/>
    <w:semiHidden/>
    <w:unhideWhenUsed/>
    <w:rsid w:val="00151E4E"/>
  </w:style>
  <w:style w:type="character" w:styleId="Kommentarzeichen">
    <w:name w:val="annotation reference"/>
    <w:basedOn w:val="Absatz-Standardschriftart"/>
    <w:uiPriority w:val="99"/>
    <w:unhideWhenUsed/>
    <w:rsid w:val="00151E4E"/>
    <w:rPr>
      <w:sz w:val="16"/>
      <w:szCs w:val="16"/>
    </w:rPr>
  </w:style>
  <w:style w:type="character" w:styleId="Funotenzeichen">
    <w:name w:val="footnote reference"/>
    <w:basedOn w:val="Absatz-Standardschriftart"/>
    <w:uiPriority w:val="99"/>
    <w:unhideWhenUsed/>
    <w:rsid w:val="00151E4E"/>
    <w:rPr>
      <w:vertAlign w:val="superscript"/>
    </w:rPr>
  </w:style>
  <w:style w:type="paragraph" w:styleId="Umschlagabsenderadresse">
    <w:name w:val="envelope return"/>
    <w:basedOn w:val="Standard"/>
    <w:uiPriority w:val="99"/>
    <w:semiHidden/>
    <w:unhideWhenUsed/>
    <w:rsid w:val="00151E4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51E4E"/>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D329DB"/>
    <w:pPr>
      <w:spacing w:after="0"/>
      <w:ind w:left="1922" w:hanging="1922"/>
    </w:pPr>
  </w:style>
  <w:style w:type="paragraph" w:styleId="Beschriftung">
    <w:name w:val="caption"/>
    <w:basedOn w:val="Standard"/>
    <w:next w:val="Beschriftung2"/>
    <w:link w:val="BeschriftungZchn"/>
    <w:uiPriority w:val="35"/>
    <w:unhideWhenUsed/>
    <w:qFormat/>
    <w:rsid w:val="00606EBF"/>
    <w:pPr>
      <w:keepNext/>
      <w:keepLines/>
      <w:spacing w:after="0" w:line="240" w:lineRule="auto"/>
      <w:ind w:left="1701" w:hanging="1701"/>
      <w:jc w:val="left"/>
    </w:pPr>
    <w:rPr>
      <w:iCs/>
      <w:sz w:val="20"/>
      <w:szCs w:val="18"/>
    </w:rPr>
  </w:style>
  <w:style w:type="paragraph" w:styleId="Index1">
    <w:name w:val="index 1"/>
    <w:basedOn w:val="Standard"/>
    <w:next w:val="Standard"/>
    <w:autoRedefine/>
    <w:uiPriority w:val="99"/>
    <w:semiHidden/>
    <w:unhideWhenUsed/>
    <w:rsid w:val="00151E4E"/>
    <w:pPr>
      <w:spacing w:after="0" w:line="240" w:lineRule="auto"/>
      <w:ind w:left="240" w:hanging="240"/>
    </w:pPr>
  </w:style>
  <w:style w:type="paragraph" w:styleId="Indexberschrift">
    <w:name w:val="index heading"/>
    <w:basedOn w:val="Standard"/>
    <w:next w:val="Index1"/>
    <w:uiPriority w:val="99"/>
    <w:semiHidden/>
    <w:unhideWhenUsed/>
    <w:rsid w:val="00151E4E"/>
    <w:rPr>
      <w:rFonts w:asciiTheme="majorHAnsi" w:eastAsiaTheme="majorEastAsia" w:hAnsiTheme="majorHAnsi" w:cstheme="majorBidi"/>
      <w:b/>
    </w:rPr>
  </w:style>
  <w:style w:type="paragraph" w:styleId="Kommentartext">
    <w:name w:val="annotation text"/>
    <w:basedOn w:val="Standard"/>
    <w:link w:val="KommentartextZchn"/>
    <w:uiPriority w:val="99"/>
    <w:unhideWhenUsed/>
    <w:rsid w:val="00151E4E"/>
    <w:pPr>
      <w:spacing w:line="240" w:lineRule="auto"/>
    </w:pPr>
    <w:rPr>
      <w:sz w:val="20"/>
      <w:szCs w:val="20"/>
    </w:rPr>
  </w:style>
  <w:style w:type="character" w:customStyle="1" w:styleId="KommentartextZchn">
    <w:name w:val="Kommentartext Zchn"/>
    <w:basedOn w:val="Absatz-Standardschriftart"/>
    <w:link w:val="Kommentartext"/>
    <w:uiPriority w:val="99"/>
    <w:rsid w:val="00151E4E"/>
    <w:rPr>
      <w:rFonts w:ascii="CMU Sans Serif" w:hAnsi="CMU Sans Serif"/>
      <w:b w:val="0"/>
      <w:sz w:val="20"/>
      <w:szCs w:val="20"/>
      <w:lang w:val="de-DE"/>
    </w:rPr>
  </w:style>
  <w:style w:type="paragraph" w:styleId="Funotentext">
    <w:name w:val="footnote text"/>
    <w:basedOn w:val="Standard"/>
    <w:link w:val="FunotentextZchn"/>
    <w:uiPriority w:val="99"/>
    <w:semiHidden/>
    <w:unhideWhenUsed/>
    <w:rsid w:val="00151E4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51E4E"/>
    <w:rPr>
      <w:rFonts w:ascii="CMU Sans Serif" w:hAnsi="CMU Sans Serif"/>
      <w:b w:val="0"/>
      <w:sz w:val="20"/>
      <w:szCs w:val="20"/>
      <w:lang w:val="de-DE"/>
    </w:rPr>
  </w:style>
  <w:style w:type="paragraph" w:styleId="Standardeinzug">
    <w:name w:val="Normal Indent"/>
    <w:basedOn w:val="Standard"/>
    <w:uiPriority w:val="99"/>
    <w:semiHidden/>
    <w:unhideWhenUsed/>
    <w:rsid w:val="00151E4E"/>
    <w:pPr>
      <w:ind w:left="720"/>
    </w:pPr>
  </w:style>
  <w:style w:type="paragraph" w:styleId="Verzeichnis9">
    <w:name w:val="toc 9"/>
    <w:basedOn w:val="Standard"/>
    <w:next w:val="Standard"/>
    <w:autoRedefine/>
    <w:uiPriority w:val="39"/>
    <w:semiHidden/>
    <w:unhideWhenUsed/>
    <w:rsid w:val="00151E4E"/>
    <w:pPr>
      <w:spacing w:after="100"/>
      <w:ind w:left="1920"/>
    </w:pPr>
  </w:style>
  <w:style w:type="paragraph" w:styleId="Verzeichnis8">
    <w:name w:val="toc 8"/>
    <w:basedOn w:val="Standard"/>
    <w:next w:val="Standard"/>
    <w:autoRedefine/>
    <w:uiPriority w:val="39"/>
    <w:semiHidden/>
    <w:unhideWhenUsed/>
    <w:rsid w:val="00151E4E"/>
    <w:pPr>
      <w:spacing w:after="100"/>
      <w:ind w:left="1680"/>
    </w:pPr>
  </w:style>
  <w:style w:type="paragraph" w:styleId="Verzeichnis7">
    <w:name w:val="toc 7"/>
    <w:basedOn w:val="Standard"/>
    <w:next w:val="Standard"/>
    <w:autoRedefine/>
    <w:uiPriority w:val="39"/>
    <w:semiHidden/>
    <w:unhideWhenUsed/>
    <w:rsid w:val="00151E4E"/>
    <w:pPr>
      <w:spacing w:after="100"/>
      <w:ind w:left="1440"/>
    </w:pPr>
  </w:style>
  <w:style w:type="paragraph" w:styleId="Verzeichnis6">
    <w:name w:val="toc 6"/>
    <w:basedOn w:val="Standard"/>
    <w:next w:val="Standard"/>
    <w:autoRedefine/>
    <w:uiPriority w:val="39"/>
    <w:semiHidden/>
    <w:unhideWhenUsed/>
    <w:rsid w:val="00151E4E"/>
    <w:pPr>
      <w:spacing w:after="100"/>
      <w:ind w:left="1200"/>
    </w:pPr>
  </w:style>
  <w:style w:type="paragraph" w:styleId="Verzeichnis5">
    <w:name w:val="toc 5"/>
    <w:basedOn w:val="Standard"/>
    <w:next w:val="Standard"/>
    <w:autoRedefine/>
    <w:uiPriority w:val="39"/>
    <w:semiHidden/>
    <w:unhideWhenUsed/>
    <w:rsid w:val="00151E4E"/>
    <w:pPr>
      <w:spacing w:after="100"/>
      <w:ind w:left="960"/>
    </w:pPr>
  </w:style>
  <w:style w:type="paragraph" w:styleId="Verzeichnis4">
    <w:name w:val="toc 4"/>
    <w:basedOn w:val="Standard"/>
    <w:next w:val="Standard"/>
    <w:autoRedefine/>
    <w:uiPriority w:val="39"/>
    <w:semiHidden/>
    <w:unhideWhenUsed/>
    <w:rsid w:val="00151E4E"/>
    <w:pPr>
      <w:spacing w:after="100"/>
      <w:ind w:left="720"/>
    </w:pPr>
  </w:style>
  <w:style w:type="paragraph" w:styleId="Index9">
    <w:name w:val="index 9"/>
    <w:basedOn w:val="Standard"/>
    <w:next w:val="Standard"/>
    <w:autoRedefine/>
    <w:uiPriority w:val="99"/>
    <w:semiHidden/>
    <w:unhideWhenUsed/>
    <w:rsid w:val="00151E4E"/>
    <w:pPr>
      <w:spacing w:after="0" w:line="240" w:lineRule="auto"/>
      <w:ind w:left="2160" w:hanging="240"/>
    </w:pPr>
  </w:style>
  <w:style w:type="paragraph" w:styleId="Index8">
    <w:name w:val="index 8"/>
    <w:basedOn w:val="Standard"/>
    <w:next w:val="Standard"/>
    <w:autoRedefine/>
    <w:uiPriority w:val="99"/>
    <w:semiHidden/>
    <w:unhideWhenUsed/>
    <w:rsid w:val="00151E4E"/>
    <w:pPr>
      <w:spacing w:after="0" w:line="240" w:lineRule="auto"/>
      <w:ind w:left="1920" w:hanging="240"/>
    </w:pPr>
  </w:style>
  <w:style w:type="paragraph" w:styleId="Index7">
    <w:name w:val="index 7"/>
    <w:basedOn w:val="Standard"/>
    <w:next w:val="Standard"/>
    <w:autoRedefine/>
    <w:uiPriority w:val="99"/>
    <w:semiHidden/>
    <w:unhideWhenUsed/>
    <w:rsid w:val="00151E4E"/>
    <w:pPr>
      <w:spacing w:after="0" w:line="240" w:lineRule="auto"/>
      <w:ind w:left="1680" w:hanging="240"/>
    </w:pPr>
  </w:style>
  <w:style w:type="paragraph" w:styleId="Index6">
    <w:name w:val="index 6"/>
    <w:basedOn w:val="Standard"/>
    <w:next w:val="Standard"/>
    <w:autoRedefine/>
    <w:uiPriority w:val="99"/>
    <w:semiHidden/>
    <w:unhideWhenUsed/>
    <w:rsid w:val="00151E4E"/>
    <w:pPr>
      <w:spacing w:after="0" w:line="240" w:lineRule="auto"/>
      <w:ind w:left="1440" w:hanging="240"/>
    </w:pPr>
  </w:style>
  <w:style w:type="paragraph" w:styleId="Index5">
    <w:name w:val="index 5"/>
    <w:basedOn w:val="Standard"/>
    <w:next w:val="Standard"/>
    <w:autoRedefine/>
    <w:uiPriority w:val="99"/>
    <w:semiHidden/>
    <w:unhideWhenUsed/>
    <w:rsid w:val="00151E4E"/>
    <w:pPr>
      <w:spacing w:after="0" w:line="240" w:lineRule="auto"/>
      <w:ind w:left="1200" w:hanging="240"/>
    </w:pPr>
  </w:style>
  <w:style w:type="paragraph" w:styleId="Index4">
    <w:name w:val="index 4"/>
    <w:basedOn w:val="Standard"/>
    <w:next w:val="Standard"/>
    <w:autoRedefine/>
    <w:uiPriority w:val="99"/>
    <w:semiHidden/>
    <w:unhideWhenUsed/>
    <w:rsid w:val="00151E4E"/>
    <w:pPr>
      <w:spacing w:after="0" w:line="240" w:lineRule="auto"/>
      <w:ind w:left="960" w:hanging="240"/>
    </w:pPr>
  </w:style>
  <w:style w:type="paragraph" w:styleId="Index3">
    <w:name w:val="index 3"/>
    <w:basedOn w:val="Standard"/>
    <w:next w:val="Standard"/>
    <w:autoRedefine/>
    <w:uiPriority w:val="99"/>
    <w:semiHidden/>
    <w:unhideWhenUsed/>
    <w:rsid w:val="00151E4E"/>
    <w:pPr>
      <w:spacing w:after="0" w:line="240" w:lineRule="auto"/>
      <w:ind w:left="720" w:hanging="240"/>
    </w:pPr>
  </w:style>
  <w:style w:type="paragraph" w:styleId="Index2">
    <w:name w:val="index 2"/>
    <w:basedOn w:val="Standard"/>
    <w:next w:val="Standard"/>
    <w:autoRedefine/>
    <w:uiPriority w:val="99"/>
    <w:semiHidden/>
    <w:unhideWhenUsed/>
    <w:rsid w:val="00151E4E"/>
    <w:pPr>
      <w:spacing w:after="0" w:line="240" w:lineRule="auto"/>
      <w:ind w:left="480" w:hanging="240"/>
    </w:pPr>
  </w:style>
  <w:style w:type="character" w:styleId="NichtaufgelsteErwhnung">
    <w:name w:val="Unresolved Mention"/>
    <w:basedOn w:val="Absatz-Standardschriftart"/>
    <w:uiPriority w:val="99"/>
    <w:semiHidden/>
    <w:unhideWhenUsed/>
    <w:rsid w:val="007F6108"/>
    <w:rPr>
      <w:color w:val="605E5C"/>
      <w:shd w:val="clear" w:color="auto" w:fill="E1DFDD"/>
    </w:rPr>
  </w:style>
  <w:style w:type="table" w:styleId="Listentabelle3Akzent6">
    <w:name w:val="List Table 3 Accent 6"/>
    <w:basedOn w:val="NormaleTabelle"/>
    <w:uiPriority w:val="48"/>
    <w:rsid w:val="007E7F4C"/>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Gitternetztabelle4Akzent6">
    <w:name w:val="Grid Table 4 Accent 6"/>
    <w:basedOn w:val="NormaleTabelle"/>
    <w:uiPriority w:val="49"/>
    <w:rsid w:val="007E7F4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ellemithellemGitternetz">
    <w:name w:val="Grid Table Light"/>
    <w:basedOn w:val="NormaleTabelle"/>
    <w:uiPriority w:val="40"/>
    <w:rsid w:val="00F079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Unsichtbar">
    <w:name w:val="Unsichtbar"/>
    <w:basedOn w:val="TabellemithellemGitternetz"/>
    <w:uiPriority w:val="99"/>
    <w:rsid w:val="00280953"/>
    <w:pPr>
      <w:jc w:val="center"/>
    </w:pPr>
    <w:rPr>
      <w:rFonts w:ascii="CMU Sans Serif" w:hAnsi="CMU Sans Serif"/>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cPr>
      <w:vAlign w:val="center"/>
    </w:tcPr>
  </w:style>
  <w:style w:type="table" w:styleId="Gitternetztabelle1hellAkzent5">
    <w:name w:val="Grid Table 1 Light Accent 5"/>
    <w:basedOn w:val="NormaleTabelle"/>
    <w:uiPriority w:val="46"/>
    <w:rsid w:val="00AC7A01"/>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KopfzeileText">
    <w:name w:val="Kopfzeile Text"/>
    <w:basedOn w:val="Standard"/>
    <w:link w:val="KopfzeileTextZchn"/>
    <w:qFormat/>
    <w:rsid w:val="00BE21ED"/>
    <w:rPr>
      <w:b/>
      <w:sz w:val="24"/>
    </w:rPr>
  </w:style>
  <w:style w:type="character" w:customStyle="1" w:styleId="KopfzeileTextZchn">
    <w:name w:val="Kopfzeile Text Zchn"/>
    <w:basedOn w:val="Absatz-Standardschriftart"/>
    <w:link w:val="KopfzeileText"/>
    <w:rsid w:val="00BE21ED"/>
    <w:rPr>
      <w:rFonts w:ascii="Lucida Sans Unicode" w:hAnsi="Lucida Sans Unicode"/>
      <w:lang w:val="de-DE"/>
    </w:rPr>
  </w:style>
  <w:style w:type="table" w:customStyle="1" w:styleId="WissenschaftlichmitErgebniszeile">
    <w:name w:val="Wissenschaftlich mit Ergebniszeile"/>
    <w:basedOn w:val="NormaleTabelle"/>
    <w:uiPriority w:val="99"/>
    <w:rsid w:val="00906E73"/>
    <w:pPr>
      <w:spacing w:after="0" w:line="312" w:lineRule="auto"/>
      <w:jc w:val="center"/>
    </w:pPr>
    <w:rPr>
      <w:rFonts w:ascii="Lucida Sans Unicode" w:hAnsi="Lucida Sans Unicode"/>
      <w:sz w:val="16"/>
    </w:rPr>
    <w:tblPr>
      <w:tblStyleRowBandSize w:val="1"/>
      <w:jc w:val="center"/>
      <w:tblCellSpacing w:w="14" w:type="dxa"/>
      <w:tblBorders>
        <w:top w:val="single" w:sz="12" w:space="0" w:color="auto"/>
        <w:bottom w:val="single" w:sz="12" w:space="0" w:color="auto"/>
      </w:tblBorders>
      <w:tblCellMar>
        <w:left w:w="85" w:type="dxa"/>
        <w:right w:w="85" w:type="dxa"/>
      </w:tblCellMar>
    </w:tblPr>
    <w:trPr>
      <w:tblCellSpacing w:w="14" w:type="dxa"/>
      <w:jc w:val="center"/>
    </w:trPr>
    <w:tcPr>
      <w:vAlign w:val="center"/>
    </w:tcPr>
    <w:tblStylePr w:type="firstRow">
      <w:pPr>
        <w:jc w:val="left"/>
      </w:pPr>
      <w:rPr>
        <w:rFonts w:ascii="CMU Serif" w:hAnsi="CMU Serif"/>
        <w:b/>
        <w:i w:val="0"/>
        <w:sz w:val="22"/>
      </w:rPr>
      <w:tblPr/>
      <w:tcPr>
        <w:tcBorders>
          <w:top w:val="nil"/>
          <w:bottom w:val="single" w:sz="4" w:space="0" w:color="auto"/>
        </w:tcBorders>
      </w:tcPr>
    </w:tblStylePr>
    <w:tblStylePr w:type="lastRow">
      <w:pPr>
        <w:jc w:val="center"/>
      </w:pPr>
      <w:rPr>
        <w:rFonts w:ascii="Segoe UI" w:hAnsi="Segoe UI"/>
        <w:b/>
        <w:sz w:val="22"/>
      </w:rPr>
      <w:tblPr/>
      <w:tcPr>
        <w:tcBorders>
          <w:top w:val="nil"/>
          <w:left w:val="nil"/>
          <w:bottom w:val="nil"/>
          <w:right w:val="nil"/>
          <w:insideH w:val="nil"/>
          <w:insideV w:val="nil"/>
        </w:tcBorders>
      </w:tcPr>
    </w:tblStylePr>
    <w:tblStylePr w:type="firstCol">
      <w:pPr>
        <w:jc w:val="left"/>
      </w:pPr>
    </w:tblStylePr>
    <w:tblStylePr w:type="band1Horz">
      <w:pPr>
        <w:jc w:val="center"/>
      </w:pPr>
    </w:tblStylePr>
    <w:tblStylePr w:type="band2Horz">
      <w:pPr>
        <w:jc w:val="center"/>
      </w:pPr>
    </w:tblStylePr>
  </w:style>
  <w:style w:type="table" w:styleId="EinfacheTabelle3">
    <w:name w:val="Plain Table 3"/>
    <w:basedOn w:val="NormaleTabelle"/>
    <w:uiPriority w:val="43"/>
    <w:rsid w:val="00690C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1">
    <w:name w:val="Plain Table 1"/>
    <w:basedOn w:val="NormaleTabelle"/>
    <w:uiPriority w:val="41"/>
    <w:rsid w:val="00690C8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Akzent4">
    <w:name w:val="Grid Table 1 Light Accent 4"/>
    <w:basedOn w:val="NormaleTabelle"/>
    <w:uiPriority w:val="46"/>
    <w:rsid w:val="00AC7A01"/>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TabelleStandard">
    <w:name w:val="Tabelle Standard"/>
    <w:basedOn w:val="NormaleTabelle"/>
    <w:uiPriority w:val="99"/>
    <w:rsid w:val="008C07FE"/>
    <w:pPr>
      <w:spacing w:after="0" w:line="240" w:lineRule="auto"/>
      <w:contextualSpacing/>
      <w:jc w:val="center"/>
    </w:pPr>
    <w:rPr>
      <w:rFonts w:ascii="Lucida Sans Unicode" w:hAnsi="Lucida Sans Unicode"/>
      <w:sz w:val="22"/>
    </w:rPr>
    <w:tblPr>
      <w:tblCellSpacing w:w="0" w:type="dxa"/>
      <w:tblBorders>
        <w:top w:val="single" w:sz="12" w:space="0" w:color="auto"/>
        <w:bottom w:val="single" w:sz="12" w:space="0" w:color="auto"/>
      </w:tblBorders>
      <w:tblCellMar>
        <w:top w:w="57" w:type="dxa"/>
        <w:bottom w:w="57" w:type="dxa"/>
      </w:tblCellMar>
    </w:tblPr>
    <w:trPr>
      <w:tblCellSpacing w:w="0" w:type="dxa"/>
    </w:trPr>
    <w:tcPr>
      <w:vAlign w:val="center"/>
    </w:tcPr>
    <w:tblStylePr w:type="firstRow">
      <w:tblPr/>
      <w:tcPr>
        <w:tcBorders>
          <w:top w:val="nil"/>
          <w:left w:val="nil"/>
          <w:bottom w:val="single" w:sz="4" w:space="0" w:color="auto"/>
          <w:right w:val="nil"/>
          <w:insideH w:val="nil"/>
          <w:insideV w:val="nil"/>
        </w:tcBorders>
      </w:tcPr>
    </w:tblStylePr>
    <w:tblStylePr w:type="firstCol">
      <w:pPr>
        <w:jc w:val="left"/>
      </w:pPr>
      <w:tblPr/>
      <w:tcPr>
        <w:vAlign w:val="center"/>
      </w:tcPr>
    </w:tblStylePr>
  </w:style>
  <w:style w:type="paragraph" w:customStyle="1" w:styleId="Anhang">
    <w:name w:val="Anhang"/>
    <w:basedOn w:val="berschrift1"/>
    <w:next w:val="Standard"/>
    <w:link w:val="AnhangZchn"/>
    <w:qFormat/>
    <w:rsid w:val="00957534"/>
    <w:pPr>
      <w:numPr>
        <w:numId w:val="20"/>
      </w:numPr>
      <w:jc w:val="left"/>
    </w:pPr>
    <w:rPr>
      <w:sz w:val="24"/>
    </w:rPr>
  </w:style>
  <w:style w:type="character" w:customStyle="1" w:styleId="AnhangZchn">
    <w:name w:val="Anhang Zchn"/>
    <w:basedOn w:val="Absatz-Standardschriftart"/>
    <w:link w:val="Anhang"/>
    <w:rsid w:val="000E2175"/>
    <w:rPr>
      <w:rFonts w:ascii="Lucida Sans Unicode" w:eastAsiaTheme="majorEastAsia" w:hAnsi="Lucida Sans Unicode" w:cstheme="majorBidi"/>
      <w:szCs w:val="32"/>
      <w:lang w:val="de-DE"/>
    </w:rPr>
  </w:style>
  <w:style w:type="paragraph" w:styleId="Kommentarthema">
    <w:name w:val="annotation subject"/>
    <w:basedOn w:val="Kommentartext"/>
    <w:next w:val="Kommentartext"/>
    <w:link w:val="KommentarthemaZchn"/>
    <w:uiPriority w:val="99"/>
    <w:semiHidden/>
    <w:unhideWhenUsed/>
    <w:rsid w:val="002A09CF"/>
    <w:rPr>
      <w:b/>
      <w:bCs/>
    </w:rPr>
  </w:style>
  <w:style w:type="character" w:customStyle="1" w:styleId="KommentarthemaZchn">
    <w:name w:val="Kommentarthema Zchn"/>
    <w:basedOn w:val="KommentartextZchn"/>
    <w:link w:val="Kommentarthema"/>
    <w:uiPriority w:val="99"/>
    <w:semiHidden/>
    <w:rsid w:val="002A09CF"/>
    <w:rPr>
      <w:rFonts w:ascii="Lucida Sans Unicode" w:hAnsi="Lucida Sans Unicode"/>
      <w:b/>
      <w:bCs/>
      <w:sz w:val="20"/>
      <w:szCs w:val="20"/>
      <w:lang w:val="de-DE"/>
    </w:rPr>
  </w:style>
  <w:style w:type="paragraph" w:customStyle="1" w:styleId="Beschriftung2">
    <w:name w:val="Beschriftung 2"/>
    <w:basedOn w:val="Beschriftung"/>
    <w:next w:val="Standard"/>
    <w:link w:val="Beschriftung2Zchn"/>
    <w:qFormat/>
    <w:rsid w:val="00606EBF"/>
    <w:pPr>
      <w:spacing w:after="120"/>
      <w:ind w:firstLine="0"/>
    </w:pPr>
    <w:rPr>
      <w:i/>
    </w:rPr>
  </w:style>
  <w:style w:type="character" w:customStyle="1" w:styleId="BeschriftungZchn">
    <w:name w:val="Beschriftung Zchn"/>
    <w:basedOn w:val="Absatz-Standardschriftart"/>
    <w:link w:val="Beschriftung"/>
    <w:uiPriority w:val="35"/>
    <w:rsid w:val="00606EBF"/>
    <w:rPr>
      <w:rFonts w:ascii="Lucida Sans Unicode" w:hAnsi="Lucida Sans Unicode"/>
      <w:b w:val="0"/>
      <w:iCs/>
      <w:sz w:val="20"/>
      <w:szCs w:val="18"/>
      <w:lang w:val="de-DE"/>
    </w:rPr>
  </w:style>
  <w:style w:type="character" w:customStyle="1" w:styleId="Beschriftung2Zchn">
    <w:name w:val="Beschriftung 2 Zchn"/>
    <w:basedOn w:val="BeschriftungZchn"/>
    <w:link w:val="Beschriftung2"/>
    <w:rsid w:val="00606EBF"/>
    <w:rPr>
      <w:rFonts w:ascii="Lucida Sans Unicode" w:hAnsi="Lucida Sans Unicode"/>
      <w:b w:val="0"/>
      <w:i/>
      <w:iCs/>
      <w:sz w:val="20"/>
      <w:szCs w:val="18"/>
      <w:lang w:val="de-DE"/>
    </w:rPr>
  </w:style>
  <w:style w:type="paragraph" w:styleId="berarbeitung">
    <w:name w:val="Revision"/>
    <w:hidden/>
    <w:uiPriority w:val="99"/>
    <w:semiHidden/>
    <w:rsid w:val="00C23C09"/>
    <w:pPr>
      <w:spacing w:after="0" w:line="240" w:lineRule="auto"/>
    </w:pPr>
    <w:rPr>
      <w:rFonts w:ascii="Lucida Sans Unicode" w:hAnsi="Lucida Sans Unicode"/>
      <w:b w:val="0"/>
      <w:sz w:val="22"/>
      <w:lang w:val="de-DE"/>
    </w:rPr>
  </w:style>
  <w:style w:type="paragraph" w:customStyle="1" w:styleId="berschrift1Anhang">
    <w:name w:val="Überschrift 1 Anhang"/>
    <w:qFormat/>
    <w:rsid w:val="00C3002D"/>
    <w:pPr>
      <w:numPr>
        <w:numId w:val="33"/>
      </w:numPr>
      <w:spacing w:after="120" w:line="288" w:lineRule="auto"/>
    </w:pPr>
    <w:rPr>
      <w:rFonts w:eastAsia="Times New Roman"/>
      <w:kern w:val="32"/>
      <w:sz w:val="32"/>
      <w:szCs w:val="32"/>
      <w:lang w:val="de-DE" w:eastAsia="de-DE"/>
    </w:rPr>
  </w:style>
  <w:style w:type="paragraph" w:customStyle="1" w:styleId="berschrift2Anhang">
    <w:name w:val="Überschrift 2 Anhang"/>
    <w:basedOn w:val="berschrift1Anhang"/>
    <w:qFormat/>
    <w:rsid w:val="00C3002D"/>
    <w:pPr>
      <w:numPr>
        <w:ilvl w:val="1"/>
      </w:numPr>
      <w:ind w:left="0"/>
    </w:pPr>
    <w:rPr>
      <w:sz w:val="28"/>
      <w:szCs w:val="28"/>
    </w:rPr>
  </w:style>
  <w:style w:type="paragraph" w:customStyle="1" w:styleId="berschrift3Anhang">
    <w:name w:val="Überschrift 3 Anhang"/>
    <w:basedOn w:val="berschrift2Anhang"/>
    <w:qFormat/>
    <w:rsid w:val="00C3002D"/>
    <w:pPr>
      <w:numPr>
        <w:ilvl w:val="2"/>
      </w:numPr>
      <w:ind w:left="709" w:hanging="709"/>
    </w:pPr>
    <w:rPr>
      <w:sz w:val="26"/>
      <w:szCs w:val="26"/>
    </w:rPr>
  </w:style>
  <w:style w:type="paragraph" w:customStyle="1" w:styleId="berschrift0">
    <w:name w:val="Überschrift 0"/>
    <w:basedOn w:val="berschrift1"/>
    <w:link w:val="berschrift0Zchn"/>
    <w:qFormat/>
    <w:rsid w:val="00C3002D"/>
    <w:pPr>
      <w:keepNext w:val="0"/>
      <w:keepLines w:val="0"/>
      <w:numPr>
        <w:numId w:val="0"/>
      </w:numPr>
      <w:spacing w:before="0" w:line="360" w:lineRule="auto"/>
      <w:contextualSpacing/>
      <w:jc w:val="left"/>
    </w:pPr>
    <w:rPr>
      <w:rFonts w:eastAsia="Times New Roman"/>
      <w:sz w:val="36"/>
      <w:lang w:eastAsia="de-DE"/>
      <w14:scene3d>
        <w14:camera w14:prst="orthographicFront"/>
        <w14:lightRig w14:rig="threePt" w14:dir="t">
          <w14:rot w14:lat="0" w14:lon="0" w14:rev="0"/>
        </w14:lightRig>
      </w14:scene3d>
    </w:rPr>
  </w:style>
  <w:style w:type="character" w:customStyle="1" w:styleId="berschrift0Zchn">
    <w:name w:val="Überschrift 0 Zchn"/>
    <w:basedOn w:val="berschrift1Zchn"/>
    <w:link w:val="berschrift0"/>
    <w:rsid w:val="00C3002D"/>
    <w:rPr>
      <w:rFonts w:ascii="Lucida Sans Unicode" w:eastAsia="Times New Roman" w:hAnsi="Lucida Sans Unicode" w:cstheme="majorBidi"/>
      <w:sz w:val="36"/>
      <w:szCs w:val="32"/>
      <w:lang w:val="de-DE" w:eastAsia="de-DE"/>
      <w14:scene3d>
        <w14:camera w14:prst="orthographicFront"/>
        <w14:lightRig w14:rig="threePt" w14:dir="t">
          <w14:rot w14:lat="0" w14:lon="0" w14:rev="0"/>
        </w14:lightRig>
      </w14:scene3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7518">
      <w:bodyDiv w:val="1"/>
      <w:marLeft w:val="0"/>
      <w:marRight w:val="0"/>
      <w:marTop w:val="0"/>
      <w:marBottom w:val="0"/>
      <w:divBdr>
        <w:top w:val="none" w:sz="0" w:space="0" w:color="auto"/>
        <w:left w:val="none" w:sz="0" w:space="0" w:color="auto"/>
        <w:bottom w:val="none" w:sz="0" w:space="0" w:color="auto"/>
        <w:right w:val="none" w:sz="0" w:space="0" w:color="auto"/>
      </w:divBdr>
    </w:div>
    <w:div w:id="60643543">
      <w:bodyDiv w:val="1"/>
      <w:marLeft w:val="0"/>
      <w:marRight w:val="0"/>
      <w:marTop w:val="0"/>
      <w:marBottom w:val="0"/>
      <w:divBdr>
        <w:top w:val="none" w:sz="0" w:space="0" w:color="auto"/>
        <w:left w:val="none" w:sz="0" w:space="0" w:color="auto"/>
        <w:bottom w:val="none" w:sz="0" w:space="0" w:color="auto"/>
        <w:right w:val="none" w:sz="0" w:space="0" w:color="auto"/>
      </w:divBdr>
    </w:div>
    <w:div w:id="69036700">
      <w:bodyDiv w:val="1"/>
      <w:marLeft w:val="0"/>
      <w:marRight w:val="0"/>
      <w:marTop w:val="0"/>
      <w:marBottom w:val="0"/>
      <w:divBdr>
        <w:top w:val="none" w:sz="0" w:space="0" w:color="auto"/>
        <w:left w:val="none" w:sz="0" w:space="0" w:color="auto"/>
        <w:bottom w:val="none" w:sz="0" w:space="0" w:color="auto"/>
        <w:right w:val="none" w:sz="0" w:space="0" w:color="auto"/>
      </w:divBdr>
    </w:div>
    <w:div w:id="90011000">
      <w:bodyDiv w:val="1"/>
      <w:marLeft w:val="0"/>
      <w:marRight w:val="0"/>
      <w:marTop w:val="0"/>
      <w:marBottom w:val="0"/>
      <w:divBdr>
        <w:top w:val="none" w:sz="0" w:space="0" w:color="auto"/>
        <w:left w:val="none" w:sz="0" w:space="0" w:color="auto"/>
        <w:bottom w:val="none" w:sz="0" w:space="0" w:color="auto"/>
        <w:right w:val="none" w:sz="0" w:space="0" w:color="auto"/>
      </w:divBdr>
    </w:div>
    <w:div w:id="135101143">
      <w:bodyDiv w:val="1"/>
      <w:marLeft w:val="0"/>
      <w:marRight w:val="0"/>
      <w:marTop w:val="0"/>
      <w:marBottom w:val="0"/>
      <w:divBdr>
        <w:top w:val="none" w:sz="0" w:space="0" w:color="auto"/>
        <w:left w:val="none" w:sz="0" w:space="0" w:color="auto"/>
        <w:bottom w:val="none" w:sz="0" w:space="0" w:color="auto"/>
        <w:right w:val="none" w:sz="0" w:space="0" w:color="auto"/>
      </w:divBdr>
    </w:div>
    <w:div w:id="156116351">
      <w:bodyDiv w:val="1"/>
      <w:marLeft w:val="0"/>
      <w:marRight w:val="0"/>
      <w:marTop w:val="0"/>
      <w:marBottom w:val="0"/>
      <w:divBdr>
        <w:top w:val="none" w:sz="0" w:space="0" w:color="auto"/>
        <w:left w:val="none" w:sz="0" w:space="0" w:color="auto"/>
        <w:bottom w:val="none" w:sz="0" w:space="0" w:color="auto"/>
        <w:right w:val="none" w:sz="0" w:space="0" w:color="auto"/>
      </w:divBdr>
    </w:div>
    <w:div w:id="231894625">
      <w:bodyDiv w:val="1"/>
      <w:marLeft w:val="0"/>
      <w:marRight w:val="0"/>
      <w:marTop w:val="0"/>
      <w:marBottom w:val="0"/>
      <w:divBdr>
        <w:top w:val="none" w:sz="0" w:space="0" w:color="auto"/>
        <w:left w:val="none" w:sz="0" w:space="0" w:color="auto"/>
        <w:bottom w:val="none" w:sz="0" w:space="0" w:color="auto"/>
        <w:right w:val="none" w:sz="0" w:space="0" w:color="auto"/>
      </w:divBdr>
    </w:div>
    <w:div w:id="247472445">
      <w:bodyDiv w:val="1"/>
      <w:marLeft w:val="0"/>
      <w:marRight w:val="0"/>
      <w:marTop w:val="0"/>
      <w:marBottom w:val="0"/>
      <w:divBdr>
        <w:top w:val="none" w:sz="0" w:space="0" w:color="auto"/>
        <w:left w:val="none" w:sz="0" w:space="0" w:color="auto"/>
        <w:bottom w:val="none" w:sz="0" w:space="0" w:color="auto"/>
        <w:right w:val="none" w:sz="0" w:space="0" w:color="auto"/>
      </w:divBdr>
    </w:div>
    <w:div w:id="267007159">
      <w:bodyDiv w:val="1"/>
      <w:marLeft w:val="0"/>
      <w:marRight w:val="0"/>
      <w:marTop w:val="0"/>
      <w:marBottom w:val="0"/>
      <w:divBdr>
        <w:top w:val="none" w:sz="0" w:space="0" w:color="auto"/>
        <w:left w:val="none" w:sz="0" w:space="0" w:color="auto"/>
        <w:bottom w:val="none" w:sz="0" w:space="0" w:color="auto"/>
        <w:right w:val="none" w:sz="0" w:space="0" w:color="auto"/>
      </w:divBdr>
    </w:div>
    <w:div w:id="295450365">
      <w:bodyDiv w:val="1"/>
      <w:marLeft w:val="0"/>
      <w:marRight w:val="0"/>
      <w:marTop w:val="0"/>
      <w:marBottom w:val="0"/>
      <w:divBdr>
        <w:top w:val="none" w:sz="0" w:space="0" w:color="auto"/>
        <w:left w:val="none" w:sz="0" w:space="0" w:color="auto"/>
        <w:bottom w:val="none" w:sz="0" w:space="0" w:color="auto"/>
        <w:right w:val="none" w:sz="0" w:space="0" w:color="auto"/>
      </w:divBdr>
    </w:div>
    <w:div w:id="380518315">
      <w:bodyDiv w:val="1"/>
      <w:marLeft w:val="0"/>
      <w:marRight w:val="0"/>
      <w:marTop w:val="0"/>
      <w:marBottom w:val="0"/>
      <w:divBdr>
        <w:top w:val="none" w:sz="0" w:space="0" w:color="auto"/>
        <w:left w:val="none" w:sz="0" w:space="0" w:color="auto"/>
        <w:bottom w:val="none" w:sz="0" w:space="0" w:color="auto"/>
        <w:right w:val="none" w:sz="0" w:space="0" w:color="auto"/>
      </w:divBdr>
    </w:div>
    <w:div w:id="382021186">
      <w:bodyDiv w:val="1"/>
      <w:marLeft w:val="0"/>
      <w:marRight w:val="0"/>
      <w:marTop w:val="0"/>
      <w:marBottom w:val="0"/>
      <w:divBdr>
        <w:top w:val="none" w:sz="0" w:space="0" w:color="auto"/>
        <w:left w:val="none" w:sz="0" w:space="0" w:color="auto"/>
        <w:bottom w:val="none" w:sz="0" w:space="0" w:color="auto"/>
        <w:right w:val="none" w:sz="0" w:space="0" w:color="auto"/>
      </w:divBdr>
    </w:div>
    <w:div w:id="384640936">
      <w:bodyDiv w:val="1"/>
      <w:marLeft w:val="0"/>
      <w:marRight w:val="0"/>
      <w:marTop w:val="0"/>
      <w:marBottom w:val="0"/>
      <w:divBdr>
        <w:top w:val="none" w:sz="0" w:space="0" w:color="auto"/>
        <w:left w:val="none" w:sz="0" w:space="0" w:color="auto"/>
        <w:bottom w:val="none" w:sz="0" w:space="0" w:color="auto"/>
        <w:right w:val="none" w:sz="0" w:space="0" w:color="auto"/>
      </w:divBdr>
    </w:div>
    <w:div w:id="398553399">
      <w:bodyDiv w:val="1"/>
      <w:marLeft w:val="0"/>
      <w:marRight w:val="0"/>
      <w:marTop w:val="0"/>
      <w:marBottom w:val="0"/>
      <w:divBdr>
        <w:top w:val="none" w:sz="0" w:space="0" w:color="auto"/>
        <w:left w:val="none" w:sz="0" w:space="0" w:color="auto"/>
        <w:bottom w:val="none" w:sz="0" w:space="0" w:color="auto"/>
        <w:right w:val="none" w:sz="0" w:space="0" w:color="auto"/>
      </w:divBdr>
    </w:div>
    <w:div w:id="411388666">
      <w:bodyDiv w:val="1"/>
      <w:marLeft w:val="0"/>
      <w:marRight w:val="0"/>
      <w:marTop w:val="0"/>
      <w:marBottom w:val="0"/>
      <w:divBdr>
        <w:top w:val="none" w:sz="0" w:space="0" w:color="auto"/>
        <w:left w:val="none" w:sz="0" w:space="0" w:color="auto"/>
        <w:bottom w:val="none" w:sz="0" w:space="0" w:color="auto"/>
        <w:right w:val="none" w:sz="0" w:space="0" w:color="auto"/>
      </w:divBdr>
    </w:div>
    <w:div w:id="411435508">
      <w:bodyDiv w:val="1"/>
      <w:marLeft w:val="0"/>
      <w:marRight w:val="0"/>
      <w:marTop w:val="0"/>
      <w:marBottom w:val="0"/>
      <w:divBdr>
        <w:top w:val="none" w:sz="0" w:space="0" w:color="auto"/>
        <w:left w:val="none" w:sz="0" w:space="0" w:color="auto"/>
        <w:bottom w:val="none" w:sz="0" w:space="0" w:color="auto"/>
        <w:right w:val="none" w:sz="0" w:space="0" w:color="auto"/>
      </w:divBdr>
    </w:div>
    <w:div w:id="424038109">
      <w:bodyDiv w:val="1"/>
      <w:marLeft w:val="0"/>
      <w:marRight w:val="0"/>
      <w:marTop w:val="0"/>
      <w:marBottom w:val="0"/>
      <w:divBdr>
        <w:top w:val="none" w:sz="0" w:space="0" w:color="auto"/>
        <w:left w:val="none" w:sz="0" w:space="0" w:color="auto"/>
        <w:bottom w:val="none" w:sz="0" w:space="0" w:color="auto"/>
        <w:right w:val="none" w:sz="0" w:space="0" w:color="auto"/>
      </w:divBdr>
    </w:div>
    <w:div w:id="438795607">
      <w:bodyDiv w:val="1"/>
      <w:marLeft w:val="0"/>
      <w:marRight w:val="0"/>
      <w:marTop w:val="0"/>
      <w:marBottom w:val="0"/>
      <w:divBdr>
        <w:top w:val="none" w:sz="0" w:space="0" w:color="auto"/>
        <w:left w:val="none" w:sz="0" w:space="0" w:color="auto"/>
        <w:bottom w:val="none" w:sz="0" w:space="0" w:color="auto"/>
        <w:right w:val="none" w:sz="0" w:space="0" w:color="auto"/>
      </w:divBdr>
    </w:div>
    <w:div w:id="464545252">
      <w:bodyDiv w:val="1"/>
      <w:marLeft w:val="0"/>
      <w:marRight w:val="0"/>
      <w:marTop w:val="0"/>
      <w:marBottom w:val="0"/>
      <w:divBdr>
        <w:top w:val="none" w:sz="0" w:space="0" w:color="auto"/>
        <w:left w:val="none" w:sz="0" w:space="0" w:color="auto"/>
        <w:bottom w:val="none" w:sz="0" w:space="0" w:color="auto"/>
        <w:right w:val="none" w:sz="0" w:space="0" w:color="auto"/>
      </w:divBdr>
    </w:div>
    <w:div w:id="471214473">
      <w:bodyDiv w:val="1"/>
      <w:marLeft w:val="0"/>
      <w:marRight w:val="0"/>
      <w:marTop w:val="0"/>
      <w:marBottom w:val="0"/>
      <w:divBdr>
        <w:top w:val="none" w:sz="0" w:space="0" w:color="auto"/>
        <w:left w:val="none" w:sz="0" w:space="0" w:color="auto"/>
        <w:bottom w:val="none" w:sz="0" w:space="0" w:color="auto"/>
        <w:right w:val="none" w:sz="0" w:space="0" w:color="auto"/>
      </w:divBdr>
    </w:div>
    <w:div w:id="510685717">
      <w:bodyDiv w:val="1"/>
      <w:marLeft w:val="0"/>
      <w:marRight w:val="0"/>
      <w:marTop w:val="0"/>
      <w:marBottom w:val="0"/>
      <w:divBdr>
        <w:top w:val="none" w:sz="0" w:space="0" w:color="auto"/>
        <w:left w:val="none" w:sz="0" w:space="0" w:color="auto"/>
        <w:bottom w:val="none" w:sz="0" w:space="0" w:color="auto"/>
        <w:right w:val="none" w:sz="0" w:space="0" w:color="auto"/>
      </w:divBdr>
    </w:div>
    <w:div w:id="562642659">
      <w:bodyDiv w:val="1"/>
      <w:marLeft w:val="0"/>
      <w:marRight w:val="0"/>
      <w:marTop w:val="0"/>
      <w:marBottom w:val="0"/>
      <w:divBdr>
        <w:top w:val="none" w:sz="0" w:space="0" w:color="auto"/>
        <w:left w:val="none" w:sz="0" w:space="0" w:color="auto"/>
        <w:bottom w:val="none" w:sz="0" w:space="0" w:color="auto"/>
        <w:right w:val="none" w:sz="0" w:space="0" w:color="auto"/>
      </w:divBdr>
    </w:div>
    <w:div w:id="583345650">
      <w:bodyDiv w:val="1"/>
      <w:marLeft w:val="0"/>
      <w:marRight w:val="0"/>
      <w:marTop w:val="0"/>
      <w:marBottom w:val="0"/>
      <w:divBdr>
        <w:top w:val="none" w:sz="0" w:space="0" w:color="auto"/>
        <w:left w:val="none" w:sz="0" w:space="0" w:color="auto"/>
        <w:bottom w:val="none" w:sz="0" w:space="0" w:color="auto"/>
        <w:right w:val="none" w:sz="0" w:space="0" w:color="auto"/>
      </w:divBdr>
    </w:div>
    <w:div w:id="616916467">
      <w:bodyDiv w:val="1"/>
      <w:marLeft w:val="0"/>
      <w:marRight w:val="0"/>
      <w:marTop w:val="0"/>
      <w:marBottom w:val="0"/>
      <w:divBdr>
        <w:top w:val="none" w:sz="0" w:space="0" w:color="auto"/>
        <w:left w:val="none" w:sz="0" w:space="0" w:color="auto"/>
        <w:bottom w:val="none" w:sz="0" w:space="0" w:color="auto"/>
        <w:right w:val="none" w:sz="0" w:space="0" w:color="auto"/>
      </w:divBdr>
    </w:div>
    <w:div w:id="633213376">
      <w:bodyDiv w:val="1"/>
      <w:marLeft w:val="0"/>
      <w:marRight w:val="0"/>
      <w:marTop w:val="0"/>
      <w:marBottom w:val="0"/>
      <w:divBdr>
        <w:top w:val="none" w:sz="0" w:space="0" w:color="auto"/>
        <w:left w:val="none" w:sz="0" w:space="0" w:color="auto"/>
        <w:bottom w:val="none" w:sz="0" w:space="0" w:color="auto"/>
        <w:right w:val="none" w:sz="0" w:space="0" w:color="auto"/>
      </w:divBdr>
    </w:div>
    <w:div w:id="645743972">
      <w:bodyDiv w:val="1"/>
      <w:marLeft w:val="0"/>
      <w:marRight w:val="0"/>
      <w:marTop w:val="0"/>
      <w:marBottom w:val="0"/>
      <w:divBdr>
        <w:top w:val="none" w:sz="0" w:space="0" w:color="auto"/>
        <w:left w:val="none" w:sz="0" w:space="0" w:color="auto"/>
        <w:bottom w:val="none" w:sz="0" w:space="0" w:color="auto"/>
        <w:right w:val="none" w:sz="0" w:space="0" w:color="auto"/>
      </w:divBdr>
    </w:div>
    <w:div w:id="690491153">
      <w:bodyDiv w:val="1"/>
      <w:marLeft w:val="0"/>
      <w:marRight w:val="0"/>
      <w:marTop w:val="0"/>
      <w:marBottom w:val="0"/>
      <w:divBdr>
        <w:top w:val="none" w:sz="0" w:space="0" w:color="auto"/>
        <w:left w:val="none" w:sz="0" w:space="0" w:color="auto"/>
        <w:bottom w:val="none" w:sz="0" w:space="0" w:color="auto"/>
        <w:right w:val="none" w:sz="0" w:space="0" w:color="auto"/>
      </w:divBdr>
    </w:div>
    <w:div w:id="766652162">
      <w:bodyDiv w:val="1"/>
      <w:marLeft w:val="0"/>
      <w:marRight w:val="0"/>
      <w:marTop w:val="0"/>
      <w:marBottom w:val="0"/>
      <w:divBdr>
        <w:top w:val="none" w:sz="0" w:space="0" w:color="auto"/>
        <w:left w:val="none" w:sz="0" w:space="0" w:color="auto"/>
        <w:bottom w:val="none" w:sz="0" w:space="0" w:color="auto"/>
        <w:right w:val="none" w:sz="0" w:space="0" w:color="auto"/>
      </w:divBdr>
    </w:div>
    <w:div w:id="842277499">
      <w:bodyDiv w:val="1"/>
      <w:marLeft w:val="0"/>
      <w:marRight w:val="0"/>
      <w:marTop w:val="0"/>
      <w:marBottom w:val="0"/>
      <w:divBdr>
        <w:top w:val="none" w:sz="0" w:space="0" w:color="auto"/>
        <w:left w:val="none" w:sz="0" w:space="0" w:color="auto"/>
        <w:bottom w:val="none" w:sz="0" w:space="0" w:color="auto"/>
        <w:right w:val="none" w:sz="0" w:space="0" w:color="auto"/>
      </w:divBdr>
    </w:div>
    <w:div w:id="845901507">
      <w:bodyDiv w:val="1"/>
      <w:marLeft w:val="0"/>
      <w:marRight w:val="0"/>
      <w:marTop w:val="0"/>
      <w:marBottom w:val="0"/>
      <w:divBdr>
        <w:top w:val="none" w:sz="0" w:space="0" w:color="auto"/>
        <w:left w:val="none" w:sz="0" w:space="0" w:color="auto"/>
        <w:bottom w:val="none" w:sz="0" w:space="0" w:color="auto"/>
        <w:right w:val="none" w:sz="0" w:space="0" w:color="auto"/>
      </w:divBdr>
    </w:div>
    <w:div w:id="855073952">
      <w:bodyDiv w:val="1"/>
      <w:marLeft w:val="0"/>
      <w:marRight w:val="0"/>
      <w:marTop w:val="0"/>
      <w:marBottom w:val="0"/>
      <w:divBdr>
        <w:top w:val="none" w:sz="0" w:space="0" w:color="auto"/>
        <w:left w:val="none" w:sz="0" w:space="0" w:color="auto"/>
        <w:bottom w:val="none" w:sz="0" w:space="0" w:color="auto"/>
        <w:right w:val="none" w:sz="0" w:space="0" w:color="auto"/>
      </w:divBdr>
    </w:div>
    <w:div w:id="888957842">
      <w:bodyDiv w:val="1"/>
      <w:marLeft w:val="0"/>
      <w:marRight w:val="0"/>
      <w:marTop w:val="0"/>
      <w:marBottom w:val="0"/>
      <w:divBdr>
        <w:top w:val="none" w:sz="0" w:space="0" w:color="auto"/>
        <w:left w:val="none" w:sz="0" w:space="0" w:color="auto"/>
        <w:bottom w:val="none" w:sz="0" w:space="0" w:color="auto"/>
        <w:right w:val="none" w:sz="0" w:space="0" w:color="auto"/>
      </w:divBdr>
    </w:div>
    <w:div w:id="964114069">
      <w:bodyDiv w:val="1"/>
      <w:marLeft w:val="0"/>
      <w:marRight w:val="0"/>
      <w:marTop w:val="0"/>
      <w:marBottom w:val="0"/>
      <w:divBdr>
        <w:top w:val="none" w:sz="0" w:space="0" w:color="auto"/>
        <w:left w:val="none" w:sz="0" w:space="0" w:color="auto"/>
        <w:bottom w:val="none" w:sz="0" w:space="0" w:color="auto"/>
        <w:right w:val="none" w:sz="0" w:space="0" w:color="auto"/>
      </w:divBdr>
    </w:div>
    <w:div w:id="990787823">
      <w:bodyDiv w:val="1"/>
      <w:marLeft w:val="0"/>
      <w:marRight w:val="0"/>
      <w:marTop w:val="0"/>
      <w:marBottom w:val="0"/>
      <w:divBdr>
        <w:top w:val="none" w:sz="0" w:space="0" w:color="auto"/>
        <w:left w:val="none" w:sz="0" w:space="0" w:color="auto"/>
        <w:bottom w:val="none" w:sz="0" w:space="0" w:color="auto"/>
        <w:right w:val="none" w:sz="0" w:space="0" w:color="auto"/>
      </w:divBdr>
    </w:div>
    <w:div w:id="1039431165">
      <w:bodyDiv w:val="1"/>
      <w:marLeft w:val="0"/>
      <w:marRight w:val="0"/>
      <w:marTop w:val="0"/>
      <w:marBottom w:val="0"/>
      <w:divBdr>
        <w:top w:val="none" w:sz="0" w:space="0" w:color="auto"/>
        <w:left w:val="none" w:sz="0" w:space="0" w:color="auto"/>
        <w:bottom w:val="none" w:sz="0" w:space="0" w:color="auto"/>
        <w:right w:val="none" w:sz="0" w:space="0" w:color="auto"/>
      </w:divBdr>
    </w:div>
    <w:div w:id="1043942565">
      <w:bodyDiv w:val="1"/>
      <w:marLeft w:val="0"/>
      <w:marRight w:val="0"/>
      <w:marTop w:val="0"/>
      <w:marBottom w:val="0"/>
      <w:divBdr>
        <w:top w:val="none" w:sz="0" w:space="0" w:color="auto"/>
        <w:left w:val="none" w:sz="0" w:space="0" w:color="auto"/>
        <w:bottom w:val="none" w:sz="0" w:space="0" w:color="auto"/>
        <w:right w:val="none" w:sz="0" w:space="0" w:color="auto"/>
      </w:divBdr>
    </w:div>
    <w:div w:id="1081490214">
      <w:bodyDiv w:val="1"/>
      <w:marLeft w:val="0"/>
      <w:marRight w:val="0"/>
      <w:marTop w:val="0"/>
      <w:marBottom w:val="0"/>
      <w:divBdr>
        <w:top w:val="none" w:sz="0" w:space="0" w:color="auto"/>
        <w:left w:val="none" w:sz="0" w:space="0" w:color="auto"/>
        <w:bottom w:val="none" w:sz="0" w:space="0" w:color="auto"/>
        <w:right w:val="none" w:sz="0" w:space="0" w:color="auto"/>
      </w:divBdr>
    </w:div>
    <w:div w:id="1096710839">
      <w:bodyDiv w:val="1"/>
      <w:marLeft w:val="0"/>
      <w:marRight w:val="0"/>
      <w:marTop w:val="0"/>
      <w:marBottom w:val="0"/>
      <w:divBdr>
        <w:top w:val="none" w:sz="0" w:space="0" w:color="auto"/>
        <w:left w:val="none" w:sz="0" w:space="0" w:color="auto"/>
        <w:bottom w:val="none" w:sz="0" w:space="0" w:color="auto"/>
        <w:right w:val="none" w:sz="0" w:space="0" w:color="auto"/>
      </w:divBdr>
    </w:div>
    <w:div w:id="1115175110">
      <w:bodyDiv w:val="1"/>
      <w:marLeft w:val="0"/>
      <w:marRight w:val="0"/>
      <w:marTop w:val="0"/>
      <w:marBottom w:val="0"/>
      <w:divBdr>
        <w:top w:val="none" w:sz="0" w:space="0" w:color="auto"/>
        <w:left w:val="none" w:sz="0" w:space="0" w:color="auto"/>
        <w:bottom w:val="none" w:sz="0" w:space="0" w:color="auto"/>
        <w:right w:val="none" w:sz="0" w:space="0" w:color="auto"/>
      </w:divBdr>
    </w:div>
    <w:div w:id="1153334066">
      <w:bodyDiv w:val="1"/>
      <w:marLeft w:val="0"/>
      <w:marRight w:val="0"/>
      <w:marTop w:val="0"/>
      <w:marBottom w:val="0"/>
      <w:divBdr>
        <w:top w:val="none" w:sz="0" w:space="0" w:color="auto"/>
        <w:left w:val="none" w:sz="0" w:space="0" w:color="auto"/>
        <w:bottom w:val="none" w:sz="0" w:space="0" w:color="auto"/>
        <w:right w:val="none" w:sz="0" w:space="0" w:color="auto"/>
      </w:divBdr>
    </w:div>
    <w:div w:id="1155217851">
      <w:bodyDiv w:val="1"/>
      <w:marLeft w:val="0"/>
      <w:marRight w:val="0"/>
      <w:marTop w:val="0"/>
      <w:marBottom w:val="0"/>
      <w:divBdr>
        <w:top w:val="none" w:sz="0" w:space="0" w:color="auto"/>
        <w:left w:val="none" w:sz="0" w:space="0" w:color="auto"/>
        <w:bottom w:val="none" w:sz="0" w:space="0" w:color="auto"/>
        <w:right w:val="none" w:sz="0" w:space="0" w:color="auto"/>
      </w:divBdr>
    </w:div>
    <w:div w:id="1197349629">
      <w:bodyDiv w:val="1"/>
      <w:marLeft w:val="0"/>
      <w:marRight w:val="0"/>
      <w:marTop w:val="0"/>
      <w:marBottom w:val="0"/>
      <w:divBdr>
        <w:top w:val="none" w:sz="0" w:space="0" w:color="auto"/>
        <w:left w:val="none" w:sz="0" w:space="0" w:color="auto"/>
        <w:bottom w:val="none" w:sz="0" w:space="0" w:color="auto"/>
        <w:right w:val="none" w:sz="0" w:space="0" w:color="auto"/>
      </w:divBdr>
    </w:div>
    <w:div w:id="1201627856">
      <w:bodyDiv w:val="1"/>
      <w:marLeft w:val="0"/>
      <w:marRight w:val="0"/>
      <w:marTop w:val="0"/>
      <w:marBottom w:val="0"/>
      <w:divBdr>
        <w:top w:val="none" w:sz="0" w:space="0" w:color="auto"/>
        <w:left w:val="none" w:sz="0" w:space="0" w:color="auto"/>
        <w:bottom w:val="none" w:sz="0" w:space="0" w:color="auto"/>
        <w:right w:val="none" w:sz="0" w:space="0" w:color="auto"/>
      </w:divBdr>
    </w:div>
    <w:div w:id="1256479070">
      <w:bodyDiv w:val="1"/>
      <w:marLeft w:val="0"/>
      <w:marRight w:val="0"/>
      <w:marTop w:val="0"/>
      <w:marBottom w:val="0"/>
      <w:divBdr>
        <w:top w:val="none" w:sz="0" w:space="0" w:color="auto"/>
        <w:left w:val="none" w:sz="0" w:space="0" w:color="auto"/>
        <w:bottom w:val="none" w:sz="0" w:space="0" w:color="auto"/>
        <w:right w:val="none" w:sz="0" w:space="0" w:color="auto"/>
      </w:divBdr>
    </w:div>
    <w:div w:id="1257323591">
      <w:bodyDiv w:val="1"/>
      <w:marLeft w:val="0"/>
      <w:marRight w:val="0"/>
      <w:marTop w:val="0"/>
      <w:marBottom w:val="0"/>
      <w:divBdr>
        <w:top w:val="none" w:sz="0" w:space="0" w:color="auto"/>
        <w:left w:val="none" w:sz="0" w:space="0" w:color="auto"/>
        <w:bottom w:val="none" w:sz="0" w:space="0" w:color="auto"/>
        <w:right w:val="none" w:sz="0" w:space="0" w:color="auto"/>
      </w:divBdr>
    </w:div>
    <w:div w:id="1277370266">
      <w:bodyDiv w:val="1"/>
      <w:marLeft w:val="0"/>
      <w:marRight w:val="0"/>
      <w:marTop w:val="0"/>
      <w:marBottom w:val="0"/>
      <w:divBdr>
        <w:top w:val="none" w:sz="0" w:space="0" w:color="auto"/>
        <w:left w:val="none" w:sz="0" w:space="0" w:color="auto"/>
        <w:bottom w:val="none" w:sz="0" w:space="0" w:color="auto"/>
        <w:right w:val="none" w:sz="0" w:space="0" w:color="auto"/>
      </w:divBdr>
    </w:div>
    <w:div w:id="1342006958">
      <w:bodyDiv w:val="1"/>
      <w:marLeft w:val="0"/>
      <w:marRight w:val="0"/>
      <w:marTop w:val="0"/>
      <w:marBottom w:val="0"/>
      <w:divBdr>
        <w:top w:val="none" w:sz="0" w:space="0" w:color="auto"/>
        <w:left w:val="none" w:sz="0" w:space="0" w:color="auto"/>
        <w:bottom w:val="none" w:sz="0" w:space="0" w:color="auto"/>
        <w:right w:val="none" w:sz="0" w:space="0" w:color="auto"/>
      </w:divBdr>
    </w:div>
    <w:div w:id="1371608229">
      <w:bodyDiv w:val="1"/>
      <w:marLeft w:val="0"/>
      <w:marRight w:val="0"/>
      <w:marTop w:val="0"/>
      <w:marBottom w:val="0"/>
      <w:divBdr>
        <w:top w:val="none" w:sz="0" w:space="0" w:color="auto"/>
        <w:left w:val="none" w:sz="0" w:space="0" w:color="auto"/>
        <w:bottom w:val="none" w:sz="0" w:space="0" w:color="auto"/>
        <w:right w:val="none" w:sz="0" w:space="0" w:color="auto"/>
      </w:divBdr>
    </w:div>
    <w:div w:id="1371958267">
      <w:bodyDiv w:val="1"/>
      <w:marLeft w:val="0"/>
      <w:marRight w:val="0"/>
      <w:marTop w:val="0"/>
      <w:marBottom w:val="0"/>
      <w:divBdr>
        <w:top w:val="none" w:sz="0" w:space="0" w:color="auto"/>
        <w:left w:val="none" w:sz="0" w:space="0" w:color="auto"/>
        <w:bottom w:val="none" w:sz="0" w:space="0" w:color="auto"/>
        <w:right w:val="none" w:sz="0" w:space="0" w:color="auto"/>
      </w:divBdr>
    </w:div>
    <w:div w:id="1385520628">
      <w:bodyDiv w:val="1"/>
      <w:marLeft w:val="0"/>
      <w:marRight w:val="0"/>
      <w:marTop w:val="0"/>
      <w:marBottom w:val="0"/>
      <w:divBdr>
        <w:top w:val="none" w:sz="0" w:space="0" w:color="auto"/>
        <w:left w:val="none" w:sz="0" w:space="0" w:color="auto"/>
        <w:bottom w:val="none" w:sz="0" w:space="0" w:color="auto"/>
        <w:right w:val="none" w:sz="0" w:space="0" w:color="auto"/>
      </w:divBdr>
    </w:div>
    <w:div w:id="1391687928">
      <w:bodyDiv w:val="1"/>
      <w:marLeft w:val="0"/>
      <w:marRight w:val="0"/>
      <w:marTop w:val="0"/>
      <w:marBottom w:val="0"/>
      <w:divBdr>
        <w:top w:val="none" w:sz="0" w:space="0" w:color="auto"/>
        <w:left w:val="none" w:sz="0" w:space="0" w:color="auto"/>
        <w:bottom w:val="none" w:sz="0" w:space="0" w:color="auto"/>
        <w:right w:val="none" w:sz="0" w:space="0" w:color="auto"/>
      </w:divBdr>
    </w:div>
    <w:div w:id="1413235510">
      <w:bodyDiv w:val="1"/>
      <w:marLeft w:val="0"/>
      <w:marRight w:val="0"/>
      <w:marTop w:val="0"/>
      <w:marBottom w:val="0"/>
      <w:divBdr>
        <w:top w:val="none" w:sz="0" w:space="0" w:color="auto"/>
        <w:left w:val="none" w:sz="0" w:space="0" w:color="auto"/>
        <w:bottom w:val="none" w:sz="0" w:space="0" w:color="auto"/>
        <w:right w:val="none" w:sz="0" w:space="0" w:color="auto"/>
      </w:divBdr>
    </w:div>
    <w:div w:id="1418792971">
      <w:bodyDiv w:val="1"/>
      <w:marLeft w:val="0"/>
      <w:marRight w:val="0"/>
      <w:marTop w:val="0"/>
      <w:marBottom w:val="0"/>
      <w:divBdr>
        <w:top w:val="none" w:sz="0" w:space="0" w:color="auto"/>
        <w:left w:val="none" w:sz="0" w:space="0" w:color="auto"/>
        <w:bottom w:val="none" w:sz="0" w:space="0" w:color="auto"/>
        <w:right w:val="none" w:sz="0" w:space="0" w:color="auto"/>
      </w:divBdr>
    </w:div>
    <w:div w:id="1421828586">
      <w:bodyDiv w:val="1"/>
      <w:marLeft w:val="0"/>
      <w:marRight w:val="0"/>
      <w:marTop w:val="0"/>
      <w:marBottom w:val="0"/>
      <w:divBdr>
        <w:top w:val="none" w:sz="0" w:space="0" w:color="auto"/>
        <w:left w:val="none" w:sz="0" w:space="0" w:color="auto"/>
        <w:bottom w:val="none" w:sz="0" w:space="0" w:color="auto"/>
        <w:right w:val="none" w:sz="0" w:space="0" w:color="auto"/>
      </w:divBdr>
    </w:div>
    <w:div w:id="1442648976">
      <w:bodyDiv w:val="1"/>
      <w:marLeft w:val="0"/>
      <w:marRight w:val="0"/>
      <w:marTop w:val="0"/>
      <w:marBottom w:val="0"/>
      <w:divBdr>
        <w:top w:val="none" w:sz="0" w:space="0" w:color="auto"/>
        <w:left w:val="none" w:sz="0" w:space="0" w:color="auto"/>
        <w:bottom w:val="none" w:sz="0" w:space="0" w:color="auto"/>
        <w:right w:val="none" w:sz="0" w:space="0" w:color="auto"/>
      </w:divBdr>
    </w:div>
    <w:div w:id="1573078703">
      <w:bodyDiv w:val="1"/>
      <w:marLeft w:val="0"/>
      <w:marRight w:val="0"/>
      <w:marTop w:val="0"/>
      <w:marBottom w:val="0"/>
      <w:divBdr>
        <w:top w:val="none" w:sz="0" w:space="0" w:color="auto"/>
        <w:left w:val="none" w:sz="0" w:space="0" w:color="auto"/>
        <w:bottom w:val="none" w:sz="0" w:space="0" w:color="auto"/>
        <w:right w:val="none" w:sz="0" w:space="0" w:color="auto"/>
      </w:divBdr>
    </w:div>
    <w:div w:id="1619264997">
      <w:bodyDiv w:val="1"/>
      <w:marLeft w:val="0"/>
      <w:marRight w:val="0"/>
      <w:marTop w:val="0"/>
      <w:marBottom w:val="0"/>
      <w:divBdr>
        <w:top w:val="none" w:sz="0" w:space="0" w:color="auto"/>
        <w:left w:val="none" w:sz="0" w:space="0" w:color="auto"/>
        <w:bottom w:val="none" w:sz="0" w:space="0" w:color="auto"/>
        <w:right w:val="none" w:sz="0" w:space="0" w:color="auto"/>
      </w:divBdr>
    </w:div>
    <w:div w:id="1627546834">
      <w:bodyDiv w:val="1"/>
      <w:marLeft w:val="0"/>
      <w:marRight w:val="0"/>
      <w:marTop w:val="0"/>
      <w:marBottom w:val="0"/>
      <w:divBdr>
        <w:top w:val="none" w:sz="0" w:space="0" w:color="auto"/>
        <w:left w:val="none" w:sz="0" w:space="0" w:color="auto"/>
        <w:bottom w:val="none" w:sz="0" w:space="0" w:color="auto"/>
        <w:right w:val="none" w:sz="0" w:space="0" w:color="auto"/>
      </w:divBdr>
    </w:div>
    <w:div w:id="1632320533">
      <w:bodyDiv w:val="1"/>
      <w:marLeft w:val="0"/>
      <w:marRight w:val="0"/>
      <w:marTop w:val="0"/>
      <w:marBottom w:val="0"/>
      <w:divBdr>
        <w:top w:val="none" w:sz="0" w:space="0" w:color="auto"/>
        <w:left w:val="none" w:sz="0" w:space="0" w:color="auto"/>
        <w:bottom w:val="none" w:sz="0" w:space="0" w:color="auto"/>
        <w:right w:val="none" w:sz="0" w:space="0" w:color="auto"/>
      </w:divBdr>
    </w:div>
    <w:div w:id="1638292459">
      <w:bodyDiv w:val="1"/>
      <w:marLeft w:val="0"/>
      <w:marRight w:val="0"/>
      <w:marTop w:val="0"/>
      <w:marBottom w:val="0"/>
      <w:divBdr>
        <w:top w:val="none" w:sz="0" w:space="0" w:color="auto"/>
        <w:left w:val="none" w:sz="0" w:space="0" w:color="auto"/>
        <w:bottom w:val="none" w:sz="0" w:space="0" w:color="auto"/>
        <w:right w:val="none" w:sz="0" w:space="0" w:color="auto"/>
      </w:divBdr>
    </w:div>
    <w:div w:id="1748652808">
      <w:bodyDiv w:val="1"/>
      <w:marLeft w:val="0"/>
      <w:marRight w:val="0"/>
      <w:marTop w:val="0"/>
      <w:marBottom w:val="0"/>
      <w:divBdr>
        <w:top w:val="none" w:sz="0" w:space="0" w:color="auto"/>
        <w:left w:val="none" w:sz="0" w:space="0" w:color="auto"/>
        <w:bottom w:val="none" w:sz="0" w:space="0" w:color="auto"/>
        <w:right w:val="none" w:sz="0" w:space="0" w:color="auto"/>
      </w:divBdr>
    </w:div>
    <w:div w:id="1813017168">
      <w:bodyDiv w:val="1"/>
      <w:marLeft w:val="0"/>
      <w:marRight w:val="0"/>
      <w:marTop w:val="0"/>
      <w:marBottom w:val="0"/>
      <w:divBdr>
        <w:top w:val="none" w:sz="0" w:space="0" w:color="auto"/>
        <w:left w:val="none" w:sz="0" w:space="0" w:color="auto"/>
        <w:bottom w:val="none" w:sz="0" w:space="0" w:color="auto"/>
        <w:right w:val="none" w:sz="0" w:space="0" w:color="auto"/>
      </w:divBdr>
    </w:div>
    <w:div w:id="1830054195">
      <w:bodyDiv w:val="1"/>
      <w:marLeft w:val="0"/>
      <w:marRight w:val="0"/>
      <w:marTop w:val="0"/>
      <w:marBottom w:val="0"/>
      <w:divBdr>
        <w:top w:val="none" w:sz="0" w:space="0" w:color="auto"/>
        <w:left w:val="none" w:sz="0" w:space="0" w:color="auto"/>
        <w:bottom w:val="none" w:sz="0" w:space="0" w:color="auto"/>
        <w:right w:val="none" w:sz="0" w:space="0" w:color="auto"/>
      </w:divBdr>
    </w:div>
    <w:div w:id="1836384603">
      <w:bodyDiv w:val="1"/>
      <w:marLeft w:val="0"/>
      <w:marRight w:val="0"/>
      <w:marTop w:val="0"/>
      <w:marBottom w:val="0"/>
      <w:divBdr>
        <w:top w:val="none" w:sz="0" w:space="0" w:color="auto"/>
        <w:left w:val="none" w:sz="0" w:space="0" w:color="auto"/>
        <w:bottom w:val="none" w:sz="0" w:space="0" w:color="auto"/>
        <w:right w:val="none" w:sz="0" w:space="0" w:color="auto"/>
      </w:divBdr>
    </w:div>
    <w:div w:id="1854806334">
      <w:bodyDiv w:val="1"/>
      <w:marLeft w:val="0"/>
      <w:marRight w:val="0"/>
      <w:marTop w:val="0"/>
      <w:marBottom w:val="0"/>
      <w:divBdr>
        <w:top w:val="none" w:sz="0" w:space="0" w:color="auto"/>
        <w:left w:val="none" w:sz="0" w:space="0" w:color="auto"/>
        <w:bottom w:val="none" w:sz="0" w:space="0" w:color="auto"/>
        <w:right w:val="none" w:sz="0" w:space="0" w:color="auto"/>
      </w:divBdr>
    </w:div>
    <w:div w:id="1874801610">
      <w:bodyDiv w:val="1"/>
      <w:marLeft w:val="0"/>
      <w:marRight w:val="0"/>
      <w:marTop w:val="0"/>
      <w:marBottom w:val="0"/>
      <w:divBdr>
        <w:top w:val="none" w:sz="0" w:space="0" w:color="auto"/>
        <w:left w:val="none" w:sz="0" w:space="0" w:color="auto"/>
        <w:bottom w:val="none" w:sz="0" w:space="0" w:color="auto"/>
        <w:right w:val="none" w:sz="0" w:space="0" w:color="auto"/>
      </w:divBdr>
    </w:div>
    <w:div w:id="1898011474">
      <w:bodyDiv w:val="1"/>
      <w:marLeft w:val="0"/>
      <w:marRight w:val="0"/>
      <w:marTop w:val="0"/>
      <w:marBottom w:val="0"/>
      <w:divBdr>
        <w:top w:val="none" w:sz="0" w:space="0" w:color="auto"/>
        <w:left w:val="none" w:sz="0" w:space="0" w:color="auto"/>
        <w:bottom w:val="none" w:sz="0" w:space="0" w:color="auto"/>
        <w:right w:val="none" w:sz="0" w:space="0" w:color="auto"/>
      </w:divBdr>
    </w:div>
    <w:div w:id="1916475121">
      <w:bodyDiv w:val="1"/>
      <w:marLeft w:val="0"/>
      <w:marRight w:val="0"/>
      <w:marTop w:val="0"/>
      <w:marBottom w:val="0"/>
      <w:divBdr>
        <w:top w:val="none" w:sz="0" w:space="0" w:color="auto"/>
        <w:left w:val="none" w:sz="0" w:space="0" w:color="auto"/>
        <w:bottom w:val="none" w:sz="0" w:space="0" w:color="auto"/>
        <w:right w:val="none" w:sz="0" w:space="0" w:color="auto"/>
      </w:divBdr>
    </w:div>
    <w:div w:id="1938781469">
      <w:bodyDiv w:val="1"/>
      <w:marLeft w:val="0"/>
      <w:marRight w:val="0"/>
      <w:marTop w:val="0"/>
      <w:marBottom w:val="0"/>
      <w:divBdr>
        <w:top w:val="none" w:sz="0" w:space="0" w:color="auto"/>
        <w:left w:val="none" w:sz="0" w:space="0" w:color="auto"/>
        <w:bottom w:val="none" w:sz="0" w:space="0" w:color="auto"/>
        <w:right w:val="none" w:sz="0" w:space="0" w:color="auto"/>
      </w:divBdr>
    </w:div>
    <w:div w:id="1965387301">
      <w:bodyDiv w:val="1"/>
      <w:marLeft w:val="0"/>
      <w:marRight w:val="0"/>
      <w:marTop w:val="0"/>
      <w:marBottom w:val="0"/>
      <w:divBdr>
        <w:top w:val="none" w:sz="0" w:space="0" w:color="auto"/>
        <w:left w:val="none" w:sz="0" w:space="0" w:color="auto"/>
        <w:bottom w:val="none" w:sz="0" w:space="0" w:color="auto"/>
        <w:right w:val="none" w:sz="0" w:space="0" w:color="auto"/>
      </w:divBdr>
    </w:div>
    <w:div w:id="1996913458">
      <w:bodyDiv w:val="1"/>
      <w:marLeft w:val="0"/>
      <w:marRight w:val="0"/>
      <w:marTop w:val="0"/>
      <w:marBottom w:val="0"/>
      <w:divBdr>
        <w:top w:val="none" w:sz="0" w:space="0" w:color="auto"/>
        <w:left w:val="none" w:sz="0" w:space="0" w:color="auto"/>
        <w:bottom w:val="none" w:sz="0" w:space="0" w:color="auto"/>
        <w:right w:val="none" w:sz="0" w:space="0" w:color="auto"/>
      </w:divBdr>
    </w:div>
    <w:div w:id="2008435572">
      <w:bodyDiv w:val="1"/>
      <w:marLeft w:val="0"/>
      <w:marRight w:val="0"/>
      <w:marTop w:val="0"/>
      <w:marBottom w:val="0"/>
      <w:divBdr>
        <w:top w:val="none" w:sz="0" w:space="0" w:color="auto"/>
        <w:left w:val="none" w:sz="0" w:space="0" w:color="auto"/>
        <w:bottom w:val="none" w:sz="0" w:space="0" w:color="auto"/>
        <w:right w:val="none" w:sz="0" w:space="0" w:color="auto"/>
      </w:divBdr>
    </w:div>
    <w:div w:id="2092500621">
      <w:bodyDiv w:val="1"/>
      <w:marLeft w:val="0"/>
      <w:marRight w:val="0"/>
      <w:marTop w:val="0"/>
      <w:marBottom w:val="0"/>
      <w:divBdr>
        <w:top w:val="none" w:sz="0" w:space="0" w:color="auto"/>
        <w:left w:val="none" w:sz="0" w:space="0" w:color="auto"/>
        <w:bottom w:val="none" w:sz="0" w:space="0" w:color="auto"/>
        <w:right w:val="none" w:sz="0" w:space="0" w:color="auto"/>
      </w:divBdr>
    </w:div>
    <w:div w:id="2128768733">
      <w:bodyDiv w:val="1"/>
      <w:marLeft w:val="0"/>
      <w:marRight w:val="0"/>
      <w:marTop w:val="0"/>
      <w:marBottom w:val="0"/>
      <w:divBdr>
        <w:top w:val="none" w:sz="0" w:space="0" w:color="auto"/>
        <w:left w:val="none" w:sz="0" w:space="0" w:color="auto"/>
        <w:bottom w:val="none" w:sz="0" w:space="0" w:color="auto"/>
        <w:right w:val="none" w:sz="0" w:space="0" w:color="auto"/>
      </w:divBdr>
    </w:div>
    <w:div w:id="2129273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de.ffonts.net/Lucida-Sans-Unicode.font.download"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E0B323FE-CFF4-469E-ABE0-2E43C1C126B4}"/>
      </w:docPartPr>
      <w:docPartBody>
        <w:p w:rsidR="00037DA4" w:rsidRDefault="0037795C">
          <w:r w:rsidRPr="00E21632">
            <w:rPr>
              <w:rStyle w:val="Platzhaltertext"/>
            </w:rPr>
            <w:t>Klicken oder tippen Sie hier, um Text einzugeben.</w:t>
          </w:r>
        </w:p>
      </w:docPartBody>
    </w:docPart>
    <w:docPart>
      <w:docPartPr>
        <w:name w:val="2E7AC99C05F4448E9B674CC0A35D40F9"/>
        <w:category>
          <w:name w:val="Allgemein"/>
          <w:gallery w:val="placeholder"/>
        </w:category>
        <w:types>
          <w:type w:val="bbPlcHdr"/>
        </w:types>
        <w:behaviors>
          <w:behavior w:val="content"/>
        </w:behaviors>
        <w:guid w:val="{7A894A3A-0E05-4817-A33F-7A0A09C9D8B8}"/>
      </w:docPartPr>
      <w:docPartBody>
        <w:p w:rsidR="00B216AC" w:rsidRDefault="00D42FF5" w:rsidP="00D42FF5">
          <w:pPr>
            <w:pStyle w:val="2E7AC99C05F4448E9B674CC0A35D40F9"/>
          </w:pPr>
          <w:r w:rsidRPr="00E21632">
            <w:rPr>
              <w:rStyle w:val="Platzhaltertext"/>
            </w:rPr>
            <w:t>Klicken oder tippen Sie hier, um Text einzugeben.</w:t>
          </w:r>
        </w:p>
      </w:docPartBody>
    </w:docPart>
    <w:docPart>
      <w:docPartPr>
        <w:name w:val="176FDA60C16E4575B2F6A8E08DD471F4"/>
        <w:category>
          <w:name w:val="Allgemein"/>
          <w:gallery w:val="placeholder"/>
        </w:category>
        <w:types>
          <w:type w:val="bbPlcHdr"/>
        </w:types>
        <w:behaviors>
          <w:behavior w:val="content"/>
        </w:behaviors>
        <w:guid w:val="{9C08828E-F80E-4083-B444-67E8F290057F}"/>
      </w:docPartPr>
      <w:docPartBody>
        <w:p w:rsidR="007D336A" w:rsidRDefault="00F749B8" w:rsidP="00F749B8">
          <w:pPr>
            <w:pStyle w:val="176FDA60C16E4575B2F6A8E08DD471F4"/>
          </w:pPr>
          <w:r w:rsidRPr="00E21632">
            <w:rPr>
              <w:rStyle w:val="Platzhaltertext"/>
            </w:rPr>
            <w:t>Klicken oder tippen Sie hier, um Text einzugeben.</w:t>
          </w:r>
        </w:p>
      </w:docPartBody>
    </w:docPart>
    <w:docPart>
      <w:docPartPr>
        <w:name w:val="4980E1ADF3084B429AC96CBD9AA63142"/>
        <w:category>
          <w:name w:val="Allgemein"/>
          <w:gallery w:val="placeholder"/>
        </w:category>
        <w:types>
          <w:type w:val="bbPlcHdr"/>
        </w:types>
        <w:behaviors>
          <w:behavior w:val="content"/>
        </w:behaviors>
        <w:guid w:val="{927A96C9-9CE1-481A-87E0-75FB6E72EF7E}"/>
      </w:docPartPr>
      <w:docPartBody>
        <w:p w:rsidR="007D336A" w:rsidRDefault="00F749B8" w:rsidP="00F749B8">
          <w:pPr>
            <w:pStyle w:val="4980E1ADF3084B429AC96CBD9AA63142"/>
          </w:pPr>
          <w:r w:rsidRPr="00E2163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ans Serif">
    <w:altName w:val="Mongolian Baiti"/>
    <w:charset w:val="00"/>
    <w:family w:val="auto"/>
    <w:pitch w:val="variable"/>
    <w:sig w:usb0="E10002FF" w:usb1="5201E9EB" w:usb2="00020004" w:usb3="00000000" w:csb0="0000011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MU Serif">
    <w:altName w:val="Mongolian Baiti"/>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95C"/>
    <w:rsid w:val="00037DA4"/>
    <w:rsid w:val="000408CA"/>
    <w:rsid w:val="00041D96"/>
    <w:rsid w:val="00044A05"/>
    <w:rsid w:val="000544D3"/>
    <w:rsid w:val="00063B92"/>
    <w:rsid w:val="00065FE5"/>
    <w:rsid w:val="0006732C"/>
    <w:rsid w:val="00070130"/>
    <w:rsid w:val="00095406"/>
    <w:rsid w:val="000A6499"/>
    <w:rsid w:val="000B2729"/>
    <w:rsid w:val="000C210B"/>
    <w:rsid w:val="000E1286"/>
    <w:rsid w:val="000E229D"/>
    <w:rsid w:val="00103044"/>
    <w:rsid w:val="001040B8"/>
    <w:rsid w:val="00110C02"/>
    <w:rsid w:val="0011264A"/>
    <w:rsid w:val="00112A8F"/>
    <w:rsid w:val="001227F5"/>
    <w:rsid w:val="00134769"/>
    <w:rsid w:val="00140554"/>
    <w:rsid w:val="001421CB"/>
    <w:rsid w:val="0015018F"/>
    <w:rsid w:val="00151DD1"/>
    <w:rsid w:val="00155A8B"/>
    <w:rsid w:val="00157371"/>
    <w:rsid w:val="00161A84"/>
    <w:rsid w:val="001633E1"/>
    <w:rsid w:val="00177B9A"/>
    <w:rsid w:val="0018400E"/>
    <w:rsid w:val="00194C26"/>
    <w:rsid w:val="001A7576"/>
    <w:rsid w:val="001C7788"/>
    <w:rsid w:val="001D438D"/>
    <w:rsid w:val="001E306C"/>
    <w:rsid w:val="001E6834"/>
    <w:rsid w:val="00207B0B"/>
    <w:rsid w:val="00207CB4"/>
    <w:rsid w:val="00210B18"/>
    <w:rsid w:val="00222694"/>
    <w:rsid w:val="00235F51"/>
    <w:rsid w:val="00246296"/>
    <w:rsid w:val="00272D3A"/>
    <w:rsid w:val="002A19BF"/>
    <w:rsid w:val="002A7B99"/>
    <w:rsid w:val="002C539A"/>
    <w:rsid w:val="00312A43"/>
    <w:rsid w:val="00312DBF"/>
    <w:rsid w:val="00317B5E"/>
    <w:rsid w:val="00320D46"/>
    <w:rsid w:val="00324989"/>
    <w:rsid w:val="00324CC0"/>
    <w:rsid w:val="00326229"/>
    <w:rsid w:val="003325CE"/>
    <w:rsid w:val="0033703F"/>
    <w:rsid w:val="00340DCF"/>
    <w:rsid w:val="0036744B"/>
    <w:rsid w:val="003707AC"/>
    <w:rsid w:val="0037795C"/>
    <w:rsid w:val="00392CB6"/>
    <w:rsid w:val="00397777"/>
    <w:rsid w:val="003A66E0"/>
    <w:rsid w:val="003B652B"/>
    <w:rsid w:val="003C72DA"/>
    <w:rsid w:val="003D527E"/>
    <w:rsid w:val="003E685E"/>
    <w:rsid w:val="00407B97"/>
    <w:rsid w:val="00415823"/>
    <w:rsid w:val="00423CB4"/>
    <w:rsid w:val="00431214"/>
    <w:rsid w:val="004409C9"/>
    <w:rsid w:val="00453DAA"/>
    <w:rsid w:val="00455D74"/>
    <w:rsid w:val="00464C90"/>
    <w:rsid w:val="00464DEF"/>
    <w:rsid w:val="00472817"/>
    <w:rsid w:val="004758B5"/>
    <w:rsid w:val="00485AA9"/>
    <w:rsid w:val="00490684"/>
    <w:rsid w:val="004A7874"/>
    <w:rsid w:val="004C03E7"/>
    <w:rsid w:val="004C393D"/>
    <w:rsid w:val="004D41F2"/>
    <w:rsid w:val="004D5B60"/>
    <w:rsid w:val="004F0871"/>
    <w:rsid w:val="004F1AC1"/>
    <w:rsid w:val="00502903"/>
    <w:rsid w:val="005044EA"/>
    <w:rsid w:val="00510764"/>
    <w:rsid w:val="00512DAF"/>
    <w:rsid w:val="00515F3C"/>
    <w:rsid w:val="00535F4D"/>
    <w:rsid w:val="00536B38"/>
    <w:rsid w:val="00552D91"/>
    <w:rsid w:val="00557DA4"/>
    <w:rsid w:val="0057712A"/>
    <w:rsid w:val="00583231"/>
    <w:rsid w:val="0058577C"/>
    <w:rsid w:val="005859A1"/>
    <w:rsid w:val="005924F1"/>
    <w:rsid w:val="005B7F09"/>
    <w:rsid w:val="005C45F7"/>
    <w:rsid w:val="005D796B"/>
    <w:rsid w:val="005F05BB"/>
    <w:rsid w:val="005F3FB3"/>
    <w:rsid w:val="00600893"/>
    <w:rsid w:val="00603348"/>
    <w:rsid w:val="00604884"/>
    <w:rsid w:val="0061260B"/>
    <w:rsid w:val="00613B4A"/>
    <w:rsid w:val="00617C1F"/>
    <w:rsid w:val="006204F2"/>
    <w:rsid w:val="006224C2"/>
    <w:rsid w:val="00647F20"/>
    <w:rsid w:val="00652F29"/>
    <w:rsid w:val="00654B16"/>
    <w:rsid w:val="00654E65"/>
    <w:rsid w:val="00660B2E"/>
    <w:rsid w:val="0066108F"/>
    <w:rsid w:val="00673EDC"/>
    <w:rsid w:val="0068644B"/>
    <w:rsid w:val="006A26B3"/>
    <w:rsid w:val="006B07D0"/>
    <w:rsid w:val="006D27D4"/>
    <w:rsid w:val="006E3675"/>
    <w:rsid w:val="007007FC"/>
    <w:rsid w:val="00700C01"/>
    <w:rsid w:val="00702CDA"/>
    <w:rsid w:val="00716BAE"/>
    <w:rsid w:val="00722B6A"/>
    <w:rsid w:val="007277DF"/>
    <w:rsid w:val="0073277B"/>
    <w:rsid w:val="007362DF"/>
    <w:rsid w:val="007379E3"/>
    <w:rsid w:val="007474B6"/>
    <w:rsid w:val="00761B6C"/>
    <w:rsid w:val="00765A7C"/>
    <w:rsid w:val="0077667D"/>
    <w:rsid w:val="00781A81"/>
    <w:rsid w:val="00784E7E"/>
    <w:rsid w:val="007914EF"/>
    <w:rsid w:val="007A0A9D"/>
    <w:rsid w:val="007B0354"/>
    <w:rsid w:val="007C2A9F"/>
    <w:rsid w:val="007C7648"/>
    <w:rsid w:val="007D336A"/>
    <w:rsid w:val="007F4E8F"/>
    <w:rsid w:val="007F5A8B"/>
    <w:rsid w:val="00814578"/>
    <w:rsid w:val="00820941"/>
    <w:rsid w:val="00822FD1"/>
    <w:rsid w:val="00824E25"/>
    <w:rsid w:val="0082515B"/>
    <w:rsid w:val="00827E6F"/>
    <w:rsid w:val="00832DDF"/>
    <w:rsid w:val="00837CBF"/>
    <w:rsid w:val="00840A09"/>
    <w:rsid w:val="00845921"/>
    <w:rsid w:val="008504DB"/>
    <w:rsid w:val="00862BFB"/>
    <w:rsid w:val="00872364"/>
    <w:rsid w:val="0087631C"/>
    <w:rsid w:val="00877840"/>
    <w:rsid w:val="00893015"/>
    <w:rsid w:val="008A74CE"/>
    <w:rsid w:val="008B09CA"/>
    <w:rsid w:val="008B17A3"/>
    <w:rsid w:val="008B2C87"/>
    <w:rsid w:val="008C10C0"/>
    <w:rsid w:val="008C246C"/>
    <w:rsid w:val="008C6946"/>
    <w:rsid w:val="008E7ED3"/>
    <w:rsid w:val="008F2B95"/>
    <w:rsid w:val="00926CF8"/>
    <w:rsid w:val="009541B4"/>
    <w:rsid w:val="00957C2D"/>
    <w:rsid w:val="00972BC7"/>
    <w:rsid w:val="00980247"/>
    <w:rsid w:val="00984CA6"/>
    <w:rsid w:val="00996A60"/>
    <w:rsid w:val="009A5B19"/>
    <w:rsid w:val="009E58A8"/>
    <w:rsid w:val="009F058C"/>
    <w:rsid w:val="009F0FB0"/>
    <w:rsid w:val="00A048F8"/>
    <w:rsid w:val="00A057A5"/>
    <w:rsid w:val="00A30206"/>
    <w:rsid w:val="00A46148"/>
    <w:rsid w:val="00A4764C"/>
    <w:rsid w:val="00A50990"/>
    <w:rsid w:val="00A6240A"/>
    <w:rsid w:val="00A836BE"/>
    <w:rsid w:val="00AA12BF"/>
    <w:rsid w:val="00AC31D0"/>
    <w:rsid w:val="00AC7BE4"/>
    <w:rsid w:val="00AD33AB"/>
    <w:rsid w:val="00AE7D58"/>
    <w:rsid w:val="00B01234"/>
    <w:rsid w:val="00B216AC"/>
    <w:rsid w:val="00B36E09"/>
    <w:rsid w:val="00B375B6"/>
    <w:rsid w:val="00B616C7"/>
    <w:rsid w:val="00B73D1A"/>
    <w:rsid w:val="00B84277"/>
    <w:rsid w:val="00BA053B"/>
    <w:rsid w:val="00BA07E5"/>
    <w:rsid w:val="00BA0F49"/>
    <w:rsid w:val="00BA256C"/>
    <w:rsid w:val="00BB0E6D"/>
    <w:rsid w:val="00BB4582"/>
    <w:rsid w:val="00BF2EEF"/>
    <w:rsid w:val="00BF7A2D"/>
    <w:rsid w:val="00C03739"/>
    <w:rsid w:val="00C122A6"/>
    <w:rsid w:val="00C3131C"/>
    <w:rsid w:val="00C4509B"/>
    <w:rsid w:val="00C466F4"/>
    <w:rsid w:val="00C5192D"/>
    <w:rsid w:val="00C55B16"/>
    <w:rsid w:val="00C57A97"/>
    <w:rsid w:val="00C626A2"/>
    <w:rsid w:val="00C72AED"/>
    <w:rsid w:val="00C80C01"/>
    <w:rsid w:val="00C83B73"/>
    <w:rsid w:val="00C83BFC"/>
    <w:rsid w:val="00C84A87"/>
    <w:rsid w:val="00CB0032"/>
    <w:rsid w:val="00CD0756"/>
    <w:rsid w:val="00CE6A00"/>
    <w:rsid w:val="00CE738A"/>
    <w:rsid w:val="00CF1D4C"/>
    <w:rsid w:val="00CF5D77"/>
    <w:rsid w:val="00D238EC"/>
    <w:rsid w:val="00D31959"/>
    <w:rsid w:val="00D40DE5"/>
    <w:rsid w:val="00D42FF5"/>
    <w:rsid w:val="00D43346"/>
    <w:rsid w:val="00D61352"/>
    <w:rsid w:val="00D62101"/>
    <w:rsid w:val="00D668E5"/>
    <w:rsid w:val="00D6787F"/>
    <w:rsid w:val="00D82DF9"/>
    <w:rsid w:val="00DA019F"/>
    <w:rsid w:val="00DA1C35"/>
    <w:rsid w:val="00DA32F1"/>
    <w:rsid w:val="00DC3B6F"/>
    <w:rsid w:val="00DC5B31"/>
    <w:rsid w:val="00DE5CBF"/>
    <w:rsid w:val="00DE7CE6"/>
    <w:rsid w:val="00E16762"/>
    <w:rsid w:val="00E42A6B"/>
    <w:rsid w:val="00E43CE3"/>
    <w:rsid w:val="00E50FD9"/>
    <w:rsid w:val="00E53DBF"/>
    <w:rsid w:val="00E548E0"/>
    <w:rsid w:val="00E563C4"/>
    <w:rsid w:val="00EA79CB"/>
    <w:rsid w:val="00EB29CC"/>
    <w:rsid w:val="00EC0B7D"/>
    <w:rsid w:val="00EC12DE"/>
    <w:rsid w:val="00EC1D4D"/>
    <w:rsid w:val="00EC3DBB"/>
    <w:rsid w:val="00ED00DE"/>
    <w:rsid w:val="00EE1D8B"/>
    <w:rsid w:val="00EE6949"/>
    <w:rsid w:val="00EF154E"/>
    <w:rsid w:val="00EF2BA9"/>
    <w:rsid w:val="00EF5504"/>
    <w:rsid w:val="00F038DC"/>
    <w:rsid w:val="00F03F2F"/>
    <w:rsid w:val="00F150D7"/>
    <w:rsid w:val="00F274A7"/>
    <w:rsid w:val="00F27D3E"/>
    <w:rsid w:val="00F42AC0"/>
    <w:rsid w:val="00F449AC"/>
    <w:rsid w:val="00F475C0"/>
    <w:rsid w:val="00F62FC0"/>
    <w:rsid w:val="00F749B8"/>
    <w:rsid w:val="00F908CE"/>
    <w:rsid w:val="00FB126E"/>
    <w:rsid w:val="00FB3815"/>
    <w:rsid w:val="00FC0B95"/>
    <w:rsid w:val="00FD501A"/>
    <w:rsid w:val="00FE6CA0"/>
    <w:rsid w:val="00FF0D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749B8"/>
    <w:rPr>
      <w:color w:val="808080"/>
    </w:rPr>
  </w:style>
  <w:style w:type="paragraph" w:customStyle="1" w:styleId="176FDA60C16E4575B2F6A8E08DD471F4">
    <w:name w:val="176FDA60C16E4575B2F6A8E08DD471F4"/>
    <w:rsid w:val="00F749B8"/>
    <w:rPr>
      <w:lang w:val="de-DE" w:eastAsia="de-DE"/>
    </w:rPr>
  </w:style>
  <w:style w:type="paragraph" w:customStyle="1" w:styleId="2E7AC99C05F4448E9B674CC0A35D40F9">
    <w:name w:val="2E7AC99C05F4448E9B674CC0A35D40F9"/>
    <w:rsid w:val="00D42FF5"/>
  </w:style>
  <w:style w:type="paragraph" w:customStyle="1" w:styleId="4980E1ADF3084B429AC96CBD9AA63142">
    <w:name w:val="4980E1ADF3084B429AC96CBD9AA63142"/>
    <w:rsid w:val="00F749B8"/>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BF7D5-7672-485B-9862-E4CF94738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366</Words>
  <Characters>40108</Characters>
  <Application>Microsoft Office Word</Application>
  <DocSecurity>0</DocSecurity>
  <Lines>334</Lines>
  <Paragraphs>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Engel</dc:creator>
  <cp:keywords/>
  <dc:description/>
  <cp:lastModifiedBy>Jonas Engel</cp:lastModifiedBy>
  <cp:revision>3</cp:revision>
  <cp:lastPrinted>2022-07-28T08:39:00Z</cp:lastPrinted>
  <dcterms:created xsi:type="dcterms:W3CDTF">2022-08-30T12:29:00Z</dcterms:created>
  <dcterms:modified xsi:type="dcterms:W3CDTF">2022-08-30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 Worlee</vt:lpwstr>
  </property>
  <property fmtid="{D5CDD505-2E9C-101B-9397-08002B2CF9AE}" pid="3" name="CitaviDocumentProperty_19">
    <vt:lpwstr>7</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0">
    <vt:lpwstr>c629962c-cef8-4af5-9ae3-7e0d7b364b0a</vt:lpwstr>
  </property>
  <property fmtid="{D5CDD505-2E9C-101B-9397-08002B2CF9AE}" pid="12" name="CitaviDocumentProperty_28">
    <vt:lpwstr>True</vt:lpwstr>
  </property>
  <property fmtid="{D5CDD505-2E9C-101B-9397-08002B2CF9AE}" pid="13" name="CitaviDocumentProperty_6">
    <vt:lpwstr>True</vt:lpwstr>
  </property>
  <property fmtid="{D5CDD505-2E9C-101B-9397-08002B2CF9AE}" pid="14" name="CitaviDocumentProperty_8">
    <vt:lpwstr>CloudProjectKey=haqe5bmz7b7dp0msna9qa7ybj669kj2uwj3d8uloihyq4rkqfue; ProjectName=Masterarbeit Worlee</vt:lpwstr>
  </property>
  <property fmtid="{D5CDD505-2E9C-101B-9397-08002B2CF9AE}" pid="15" name="CitaviDocumentProperty_1">
    <vt:lpwstr>6.12.0.0</vt:lpwstr>
  </property>
</Properties>
</file>